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CE33A5">
        <w:t xml:space="preserve"> </w:t>
      </w:r>
      <w:r w:rsidR="0059094B" w:rsidRPr="0059094B">
        <w:t xml:space="preserve">pulsed inject MOCVD </w:t>
      </w:r>
      <w:r w:rsidR="00EC6C91" w:rsidRPr="00CE33A5">
        <w:t xml:space="preserve">device was designed to </w:t>
      </w:r>
      <w:r w:rsidR="0066283F" w:rsidRPr="00CE33A5">
        <w:t>efficiently</w:t>
      </w:r>
      <w:r w:rsidR="004D11C1">
        <w:t xml:space="preserve"> </w:t>
      </w:r>
      <w:r w:rsidR="004D11C1">
        <w:rPr>
          <w:rFonts w:cs="Arial"/>
        </w:rPr>
        <w:t>pro</w:t>
      </w:r>
      <w:r w:rsidR="004D11C1" w:rsidRPr="004D11C1">
        <w:rPr>
          <w:rFonts w:eastAsiaTheme="minorEastAsia" w:cs="Arial"/>
        </w:rPr>
        <w:t>duce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5A78A8" w:rsidRPr="00CE33A5">
        <w:t xml:space="preserve">. With it, </w:t>
      </w:r>
      <w:r w:rsidR="004B4F2F">
        <w:t>multi-pieces</w:t>
      </w:r>
      <w:r w:rsidR="00BC52B5">
        <w:t xml:space="preserve"> of double-sided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>is between</w:t>
      </w:r>
      <w:r w:rsidR="000D35AE" w:rsidRPr="00CE33A5">
        <w:t xml:space="preserve"> </w:t>
      </w:r>
      <w:r w:rsidR="009A229E">
        <w:t>2.2-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 xml:space="preserve">(77K, </w:t>
      </w:r>
      <w:r w:rsidR="006746F1" w:rsidRPr="00CE33A5">
        <w:t>0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>and the microwave surface resistance is 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K,</w:t>
      </w:r>
      <w:r w:rsidR="00EA675C">
        <w:t xml:space="preserve"> </w:t>
      </w:r>
      <w:r w:rsidR="006746F1" w:rsidRPr="00CE33A5">
        <w:t>10GHz)</w:t>
      </w:r>
      <w:r w:rsidR="00885FE7" w:rsidRPr="00CE33A5">
        <w:t xml:space="preserve"> that </w:t>
      </w:r>
      <w:r w:rsidR="009074C8" w:rsidRPr="00CE33A5">
        <w:t>has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>high temperature superconductor (HTSC)</w:t>
      </w:r>
      <w:r w:rsidR="00CB3CA2">
        <w:t xml:space="preserve"> </w:t>
      </w:r>
      <w:r w:rsidR="007F0C92">
        <w:t>thin films</w:t>
      </w:r>
      <w:r w:rsidR="006746F1" w:rsidRPr="00CE33A5">
        <w:t xml:space="preserve"> on </w:t>
      </w:r>
      <w:r w:rsidR="00760AEB" w:rsidRPr="00CE33A5">
        <w:t>LaAlO</w:t>
      </w:r>
      <w:r w:rsidR="00760AEB" w:rsidRPr="008F6F8A">
        <w:rPr>
          <w:vertAlign w:val="subscript"/>
        </w:rPr>
        <w:t>3</w:t>
      </w:r>
      <w:r w:rsidR="00760AEB">
        <w:rPr>
          <w:rFonts w:asciiTheme="minorEastAsia" w:eastAsiaTheme="minorEastAsia" w:hAnsiTheme="minorEastAsia"/>
        </w:rPr>
        <w:t xml:space="preserve"> </w:t>
      </w:r>
      <w:r w:rsidR="00760AEB" w:rsidRPr="00760AEB">
        <w:rPr>
          <w:rFonts w:eastAsiaTheme="minorEastAsia" w:cs="Arial"/>
        </w:rPr>
        <w:t>(LAO)</w:t>
      </w:r>
      <w:r w:rsidR="00760AEB" w:rsidRPr="00CE33A5">
        <w:t xml:space="preserve"> </w:t>
      </w:r>
      <w:r w:rsidR="006746F1" w:rsidRPr="00CE33A5">
        <w:t>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737588">
        <w:t>In e</w:t>
      </w:r>
      <w:r w:rsidR="006426DC">
        <w:t>arlier time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more time been used for extra-system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</w:t>
      </w:r>
      <w:r w:rsidR="00DA201D" w:rsidRPr="00CE33A5">
        <w:lastRenderedPageBreak/>
        <w:t xml:space="preserve">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Considering about the whole process of depositing double-sided YBCO thin films, </w:t>
      </w:r>
      <w:r w:rsidR="00BC336D">
        <w:t>co-evaporation</w:t>
      </w:r>
      <w:r w:rsidR="00B86926">
        <w:t xml:space="preserve"> method takes about 3</w:t>
      </w:r>
      <w:r w:rsidR="00BC336D">
        <w:t xml:space="preserve"> hours to make a sample.</w:t>
      </w:r>
      <w:r>
        <w:t xml:space="preserve"> With the PLD method, the films are still deposited one side after the other and it takes more than 6 hours to make a 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 xml:space="preserve">has been improved and </w:t>
      </w:r>
      <w:r w:rsidR="008D7934">
        <w:lastRenderedPageBreak/>
        <w:t>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E7067A">
        <w:t>HTSC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have good high frequency properties. </w:t>
      </w:r>
      <w:r w:rsidR="008D7934">
        <w:t>This fast deposition method</w:t>
      </w:r>
      <w:r w:rsidR="008D7934" w:rsidRPr="008D7934">
        <w:t xml:space="preserve"> for HTS</w:t>
      </w:r>
      <w:r w:rsidR="00E7067A">
        <w:t>C</w:t>
      </w:r>
      <w:r w:rsidR="008D7934" w:rsidRPr="008D7934">
        <w:t xml:space="preserve">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C959B6" w:rsidP="0070783D">
      <w:pPr>
        <w:ind w:firstLine="420"/>
      </w:pPr>
      <w:r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several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>a pulsed inject MOCVD</w:t>
      </w:r>
      <w:r w:rsidR="00B230AC">
        <w:t xml:space="preserve"> device </w:t>
      </w:r>
      <w:r w:rsidR="009A229E">
        <w:t xml:space="preserve">was designed to prepare multi-pieces of double-sided YBCO thin films simultaneously and efficiently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70783D">
      <w:pPr>
        <w:ind w:firstLine="420"/>
      </w:pPr>
      <w:r>
        <w:t>A</w:t>
      </w:r>
      <w:r w:rsidRPr="00CE33A5">
        <w:t xml:space="preserve"> </w:t>
      </w:r>
      <w:r w:rsidR="00EA3284" w:rsidRPr="0059094B">
        <w:t xml:space="preserve">pulsed inject MOCVD </w:t>
      </w:r>
      <w:r w:rsidR="00EA3284" w:rsidRPr="00CE33A5">
        <w:t>device</w:t>
      </w:r>
      <w:r w:rsidRPr="00CE33A5">
        <w:t xml:space="preserve">, </w:t>
      </w:r>
      <w:r>
        <w:t>which contained</w:t>
      </w:r>
      <w:r w:rsidRPr="00CE33A5">
        <w:t xml:space="preserve"> a planetary </w:t>
      </w:r>
      <w:r w:rsidR="00BB4BDD">
        <w:t>turnplate</w:t>
      </w:r>
      <w:r w:rsidRPr="00CE33A5">
        <w:t xml:space="preserve"> </w:t>
      </w:r>
      <w:r>
        <w:t xml:space="preserve">rotating disk </w:t>
      </w:r>
      <w:r w:rsidRPr="00CE33A5">
        <w:t xml:space="preserve">for </w:t>
      </w:r>
      <w:r>
        <w:t xml:space="preserve">holding substrates and a </w:t>
      </w:r>
      <w:r w:rsidR="00EA675C">
        <w:t>simple nozzle</w:t>
      </w:r>
      <w:r w:rsidRPr="00CE33A5">
        <w:t xml:space="preserve">, </w:t>
      </w:r>
      <w:r>
        <w:t>was</w:t>
      </w:r>
      <w:r w:rsidRPr="00CE33A5">
        <w:t xml:space="preserve"> designed to prepare </w:t>
      </w:r>
      <w:r>
        <w:t>multi-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56C2" w:rsidRPr="007256C2">
        <w:t>Figure 1</w:t>
      </w:r>
      <w:r w:rsidR="009D4865" w:rsidRPr="009D4865">
        <w:fldChar w:fldCharType="end"/>
      </w:r>
      <w:r w:rsidRPr="00CE33A5">
        <w:t xml:space="preserve">. The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Pr="00CE33A5">
        <w:t>having 12 circumferentially shaped openin</w:t>
      </w:r>
      <w:r>
        <w:t>gs, in which wafers were maintained, wa</w:t>
      </w:r>
      <w:r w:rsidRPr="00CE33A5">
        <w:t>s applied to deposi</w:t>
      </w:r>
      <w:r>
        <w:t xml:space="preserve">t </w:t>
      </w:r>
      <w:r w:rsidR="00EA3284">
        <w:t xml:space="preserve">multi-pieces of </w:t>
      </w:r>
      <w:r>
        <w:t>YBCO thin films</w:t>
      </w:r>
      <w:r w:rsidR="00224C69">
        <w:t xml:space="preserve"> as</w:t>
      </w:r>
      <w:r w:rsidR="009D4865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56C2" w:rsidRPr="007256C2">
        <w:t>Figure 1</w:t>
      </w:r>
      <w:r w:rsidR="009D4865" w:rsidRPr="009D4865">
        <w:fldChar w:fldCharType="end"/>
      </w:r>
      <w:r w:rsidR="00776AB6">
        <w:t>(a)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>
        <w:t>in one ru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 xml:space="preserve">. </w:t>
      </w:r>
      <w:r w:rsidR="00BB4BDD">
        <w:t>Meanwhil</w:t>
      </w:r>
      <w:r w:rsidR="00BB4BDD" w:rsidRPr="0070783D">
        <w:t>e, the diameter of the openings was a little bigger than the d</w:t>
      </w:r>
      <w:r w:rsidR="00EA675C">
        <w:t xml:space="preserve">iameter of </w:t>
      </w:r>
      <w:r w:rsidR="0070783D">
        <w:t>wafers</w:t>
      </w:r>
      <w:r w:rsidR="00EA675C">
        <w:t xml:space="preserve"> that were used as substrates</w:t>
      </w:r>
      <w:r w:rsidR="00BB4BDD" w:rsidRPr="0070783D">
        <w:t xml:space="preserve">. Upon rotation of the substrat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, the </w:t>
      </w:r>
      <w:r w:rsidR="00EA675C">
        <w:t>wafer</w:t>
      </w:r>
      <w:r w:rsidR="00BB4BDD" w:rsidRPr="0070783D">
        <w:t>s self-rotated within each opening due to the force of friction between the s</w:t>
      </w:r>
      <w:r w:rsidR="00EA675C">
        <w:t>ubstrates and the openi</w:t>
      </w:r>
      <w:r w:rsidR="00873468">
        <w:t>ngs. This behavior</w:t>
      </w:r>
      <w:r w:rsidR="00BB4BDD" w:rsidRPr="0070783D">
        <w:t xml:space="preserve"> </w:t>
      </w:r>
      <w:r w:rsidR="00873468">
        <w:t xml:space="preserve">is </w:t>
      </w:r>
      <w:r w:rsidR="00873468" w:rsidRPr="00873468">
        <w:t>conductive to</w:t>
      </w:r>
      <w:r w:rsidR="00BB4BDD" w:rsidRPr="0070783D">
        <w:t xml:space="preserve"> the </w:t>
      </w:r>
      <w:r w:rsidR="00873468">
        <w:t>uniform</w:t>
      </w:r>
      <w:r w:rsidR="00BB4BDD" w:rsidRPr="0070783D">
        <w:t xml:space="preserve"> </w:t>
      </w:r>
      <w:r w:rsidR="00A93396">
        <w:rPr>
          <w:rFonts w:eastAsiaTheme="minorEastAsia"/>
        </w:rPr>
        <w:t>distribution</w:t>
      </w:r>
      <w:r w:rsidR="00873468">
        <w:rPr>
          <w:rFonts w:eastAsiaTheme="minorEastAsia"/>
        </w:rPr>
        <w:t xml:space="preserve"> of the thickness of YBCO thin films</w:t>
      </w:r>
      <w:r w:rsidR="00873468">
        <w:t>. The</w:t>
      </w:r>
      <w:r w:rsidR="00EA675C">
        <w:t xml:space="preserve">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 xml:space="preserve">, with 1mm in width and 70mm in length </w:t>
      </w:r>
      <w:r w:rsidR="00873468">
        <w:t>and 30mm in distance each other.</w:t>
      </w:r>
      <w:r w:rsidRPr="0070783D">
        <w:t xml:space="preserve"> </w:t>
      </w:r>
      <w:r w:rsidR="00873468">
        <w:lastRenderedPageBreak/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56C2" w:rsidRPr="007256C2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planetary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56C2" w:rsidRPr="007256C2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114819" w:rsidRPr="00CE33A5">
        <w:t xml:space="preserve"> </w:t>
      </w:r>
      <w:r w:rsidR="00760AEB">
        <w:t>LAO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>. Before depositing</w:t>
      </w:r>
      <w:r w:rsidR="003F33AB"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Meanwhile,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in the evaporator. </w:t>
      </w:r>
      <w:r w:rsidR="00873468">
        <w:t>And</w:t>
      </w:r>
      <w:r w:rsidR="00A31FE6" w:rsidRPr="00CE33A5">
        <w:t xml:space="preserve"> the vapor</w:t>
      </w:r>
      <w:r w:rsidR="00BB4BDD">
        <w:t xml:space="preserve"> of precursor solution</w:t>
      </w:r>
      <w:r w:rsidR="00A31FE6" w:rsidRPr="00CE33A5">
        <w:t xml:space="preserve"> 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thickness of YBCO </w:t>
      </w:r>
      <w:r w:rsidR="007F0C92">
        <w:t>thin films</w:t>
      </w:r>
      <w:r w:rsidRPr="00CE33A5">
        <w:t xml:space="preserve"> 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critical </w:t>
      </w:r>
      <w:r w:rsidR="00F80F23">
        <w:t xml:space="preserve">current </w:t>
      </w:r>
      <w:r w:rsidR="00F80F23" w:rsidRPr="00CE33A5">
        <w:t xml:space="preserve">density </w:t>
      </w:r>
      <w:r w:rsidR="00F80F23">
        <w:t>(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F80F23">
        <w:rPr>
          <w:rFonts w:eastAsia="Cambria"/>
        </w:rPr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F5757C">
        <w:instrText xml:space="preserve"> ADDIN EN.CITE &lt;EndNote&gt;&lt;Cite&gt;&lt;Author&gt;Zeng&lt;/Author&gt;&lt;Year&gt;2010&lt;/Year&gt;&lt;RecNum&gt;40&lt;/RecNum&gt;&lt;DisplayText&gt;[27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F5757C">
        <w:rPr>
          <w:noProof/>
        </w:rPr>
        <w:t>[27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7A7527" w:rsidRDefault="007D1501" w:rsidP="00E7735F">
      <w:pPr>
        <w:pStyle w:val="3"/>
        <w:spacing w:after="0"/>
      </w:pPr>
      <w:r w:rsidRPr="007A7527">
        <w:t xml:space="preserve">3.1 The </w:t>
      </w:r>
      <w:r w:rsidR="003F3AE7" w:rsidRPr="007A7527">
        <w:t xml:space="preserve">preparation rate of double-sided YBCO </w:t>
      </w:r>
      <w:r w:rsidR="007F0C92" w:rsidRPr="007A7527">
        <w:t>thin films</w:t>
      </w:r>
      <w:r w:rsidR="003F3AE7" w:rsidRPr="007A7527">
        <w:t xml:space="preserve"> on LAO </w:t>
      </w:r>
      <w:r w:rsidR="00341F53" w:rsidRPr="007A7527">
        <w:rPr>
          <w:rFonts w:hint="eastAsia"/>
        </w:rPr>
        <w:t>wafer</w:t>
      </w:r>
      <w:r w:rsidR="003F3AE7" w:rsidRPr="007A7527">
        <w:t>s</w:t>
      </w:r>
    </w:p>
    <w:p w:rsidR="0030461B" w:rsidRPr="00341F53" w:rsidRDefault="00341F53" w:rsidP="00E7735F">
      <w:pPr>
        <w:spacing w:before="0" w:after="0"/>
        <w:ind w:firstLine="420"/>
        <w:rPr>
          <w:rFonts w:ascii="Cambria" w:hAnsi="Cambria"/>
        </w:rPr>
      </w:pPr>
      <w:r>
        <w:t>I</w:t>
      </w:r>
      <w:r w:rsidRPr="00CE33A5">
        <w:t xml:space="preserve">n </w:t>
      </w:r>
      <w:r>
        <w:t>one run, u</w:t>
      </w:r>
      <w:r w:rsidR="001C6DE8" w:rsidRPr="00CE33A5">
        <w:t xml:space="preserve">p to 12 pieces of </w:t>
      </w:r>
      <w:r w:rsidR="00CC7CA2">
        <w:t>2-in</w:t>
      </w:r>
      <w:r>
        <w:t>.</w:t>
      </w:r>
      <w:r w:rsidR="00CC7CA2">
        <w:t xml:space="preserve"> </w:t>
      </w:r>
      <w:r w:rsidR="001C6DE8" w:rsidRPr="00CE33A5">
        <w:t xml:space="preserve">double-sided YBCO </w:t>
      </w:r>
      <w:r w:rsidR="007F0C92">
        <w:t xml:space="preserve">thin </w:t>
      </w:r>
      <w:r w:rsidR="009D4CCD">
        <w:t>films</w:t>
      </w:r>
      <w:r w:rsidR="001C6DE8" w:rsidRPr="00CE33A5">
        <w:t xml:space="preserve"> can be pr</w:t>
      </w:r>
      <w:r w:rsidR="007A7527">
        <w:t>oduced</w:t>
      </w:r>
      <w:r w:rsidR="001C6DE8" w:rsidRPr="00CE33A5">
        <w:t xml:space="preserve">. Thus, the average preparation </w:t>
      </w:r>
      <w:r w:rsidR="00E06D85">
        <w:t>time</w:t>
      </w:r>
      <w:r w:rsidR="00834D7E">
        <w:t xml:space="preserve"> of p</w:t>
      </w:r>
      <w:r w:rsidR="001C6DE8" w:rsidRPr="00CE33A5">
        <w:t>e</w:t>
      </w:r>
      <w:r w:rsidR="00834D7E">
        <w:t>r</w:t>
      </w:r>
      <w:r w:rsidR="001C6DE8" w:rsidRPr="00CE33A5">
        <w:t xml:space="preserve"> piece of double-sided YBCO </w:t>
      </w:r>
      <w:r w:rsidR="007F0C92">
        <w:t>thin films</w:t>
      </w:r>
      <w:r w:rsidR="001C6DE8" w:rsidRPr="00CE33A5">
        <w:t xml:space="preserve"> (</w:t>
      </w:r>
      <w:r w:rsidR="00CC7CA2"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CC7CA2" w:rsidRPr="00F80F23">
              <w:rPr>
                <w:rFonts w:cs="Times New Roman"/>
                <w:i/>
              </w:rPr>
              <w:t>——</w:t>
            </w:r>
          </w:rt>
          <w:rubyBase>
            <w:r w:rsidR="00CC7CA2" w:rsidRPr="00F80F23">
              <w:rPr>
                <w:rFonts w:cs="Times New Roman"/>
                <w:i/>
              </w:rPr>
              <w:t>R</w:t>
            </w:r>
          </w:rubyBase>
        </w:ruby>
      </w:r>
      <w:r w:rsidR="00732002" w:rsidRPr="00F80F23">
        <w:rPr>
          <w:rFonts w:eastAsiaTheme="minorEastAsia" w:cs="Times New Roman"/>
          <w:i/>
          <w:vertAlign w:val="subscript"/>
        </w:rPr>
        <w:t>pre</w:t>
      </w:r>
      <w:r w:rsidR="002279A8">
        <w:t>) can</w:t>
      </w:r>
      <w:r w:rsidR="001362B3">
        <w:t xml:space="preserve"> be calculated with</w:t>
      </w:r>
      <w:r w:rsidR="001C6DE8" w:rsidRPr="00CE33A5">
        <w:t>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E7735F">
      <w:pPr>
        <w:pStyle w:val="af9"/>
        <w:spacing w:before="0" w:after="0" w:line="0" w:lineRule="atLeast"/>
        <w:rPr>
          <w:rFonts w:eastAsiaTheme="minorEastAsia"/>
        </w:rPr>
      </w:pPr>
      <w:r>
        <w:tab/>
      </w:r>
      <w:r w:rsidRPr="00F80F23">
        <w:rPr>
          <w:rFonts w:cs="Times New Roman"/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0461B" w:rsidRPr="00F80F23">
              <w:rPr>
                <w:rFonts w:cs="Times New Roman"/>
                <w:i/>
              </w:rPr>
              <w:t>——</w:t>
            </w:r>
          </w:rt>
          <w:rubyBase>
            <w:r w:rsidR="0030461B" w:rsidRPr="00F80F23">
              <w:rPr>
                <w:rFonts w:cs="Times New Roman"/>
                <w:i/>
              </w:rPr>
              <w:t>R</w:t>
            </w:r>
          </w:rubyBase>
        </w:ruby>
      </w:r>
      <w:r w:rsidRPr="00F80F23">
        <w:rPr>
          <w:rFonts w:eastAsiaTheme="minorEastAsia" w:cs="Times New Roman"/>
          <w:i/>
          <w:vertAlign w:val="subscript"/>
        </w:rPr>
        <w:t>pre</w:t>
      </w:r>
      <w:r w:rsidRPr="00F80F23">
        <w:rPr>
          <w:rFonts w:eastAsiaTheme="minorEastAsia" w:cs="Times New Roman"/>
          <w:i/>
        </w:rPr>
        <w:t xml:space="preserve"> </w:t>
      </w:r>
      <m:oMath>
        <m:r>
          <w:rPr>
            <w:rFonts w:ascii="Cambria Math" w:eastAsiaTheme="minorEastAsia" w:hAnsi="Cambria Math" w:cs="Times New Roman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 w:cs="Times New Roman"/>
                <w:i/>
                <w:vertAlign w:val="subscript"/>
              </w:rPr>
            </m:ctrlPr>
          </m:fPr>
          <m:num>
            <m:r>
              <w:rPr>
                <w:rFonts w:ascii="Cambria Math" w:eastAsiaTheme="minorEastAsia" w:hAnsi="Cambria Math" w:cs="Times New Roman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 w:cs="Times New Roman"/>
                <w:vertAlign w:val="subscript"/>
              </w:rPr>
              <m:t>12</m:t>
            </m:r>
          </m:den>
        </m:f>
      </m:oMath>
      <w:r w:rsidRPr="00F80F23">
        <w:rPr>
          <w:rFonts w:eastAsiaTheme="minorEastAsia" w:cs="Times New Roman"/>
        </w:rPr>
        <w:t>,</w:t>
      </w:r>
      <w:r>
        <w:rPr>
          <w:rFonts w:eastAsiaTheme="minorEastAsia"/>
        </w:rPr>
        <w:tab/>
      </w:r>
      <w:r w:rsidR="00341F53">
        <w:rPr>
          <w:rFonts w:eastAsiaTheme="minorEastAsia"/>
        </w:rPr>
        <w:t>(</w:t>
      </w:r>
      <w:r w:rsidR="00341F53">
        <w:rPr>
          <w:rFonts w:eastAsiaTheme="minorEastAsia"/>
        </w:rPr>
        <w:fldChar w:fldCharType="begin"/>
      </w:r>
      <w:r w:rsidR="00341F53">
        <w:rPr>
          <w:rFonts w:eastAsiaTheme="minorEastAsia"/>
        </w:rPr>
        <w:instrText xml:space="preserve"> SEQ fomula \* ARABIC </w:instrText>
      </w:r>
      <w:r w:rsidR="00341F53">
        <w:rPr>
          <w:rFonts w:eastAsiaTheme="minorEastAsia"/>
        </w:rPr>
        <w:fldChar w:fldCharType="separate"/>
      </w:r>
      <w:r w:rsidR="007256C2">
        <w:rPr>
          <w:rFonts w:eastAsiaTheme="minorEastAsia"/>
          <w:noProof/>
        </w:rPr>
        <w:t>1</w:t>
      </w:r>
      <w:r w:rsidR="00341F53">
        <w:rPr>
          <w:rFonts w:eastAsiaTheme="minorEastAsia"/>
        </w:rPr>
        <w:fldChar w:fldCharType="end"/>
      </w:r>
      <w:r w:rsidR="00452F74">
        <w:rPr>
          <w:rFonts w:eastAsiaTheme="minorEastAsia"/>
        </w:rPr>
        <w:t>)</w:t>
      </w:r>
    </w:p>
    <w:p w:rsidR="00490B91" w:rsidRDefault="00656EC2" w:rsidP="001362B3">
      <w:pPr>
        <w:ind w:firstLineChars="0" w:firstLine="0"/>
        <w:rPr>
          <w:rFonts w:eastAsiaTheme="minorEastAsia" w:cs="Arial"/>
          <w:szCs w:val="18"/>
        </w:rPr>
      </w:pPr>
      <w:r w:rsidRPr="00F80F23">
        <w:rPr>
          <w:rFonts w:eastAsiaTheme="minorEastAsia"/>
        </w:rPr>
        <w:t>w</w:t>
      </w:r>
      <w:r w:rsidR="00ED3661" w:rsidRPr="00F80F23">
        <w:t xml:space="preserve">here </w:t>
      </w:r>
      <w:r w:rsidR="00ED3661" w:rsidRPr="00287CC5">
        <w:rPr>
          <w:i/>
        </w:rPr>
        <w:t>T</w:t>
      </w:r>
      <w:r w:rsidR="00ED3661" w:rsidRPr="00F80F23">
        <w:t xml:space="preserve"> is the total </w:t>
      </w:r>
      <w:r w:rsidR="00621F9A" w:rsidRPr="00F80F23">
        <w:t>time of a single experiment. It</w:t>
      </w:r>
      <w:r w:rsidR="00ED3661" w:rsidRPr="00F80F23">
        <w:t xml:space="preserve"> could be divided into </w:t>
      </w:r>
      <w:r w:rsidR="003F3AE7" w:rsidRPr="00F80F23">
        <w:t xml:space="preserve">the </w:t>
      </w:r>
      <w:r w:rsidR="00100BA5" w:rsidRPr="00F80F23">
        <w:t>pre-</w:t>
      </w:r>
      <w:r w:rsidR="00B83821">
        <w:t>preparation time</w:t>
      </w:r>
      <w:r w:rsidR="003F3AE7" w:rsidRPr="00CE33A5">
        <w:t>,</w:t>
      </w:r>
      <w:r w:rsidR="00B76D5C">
        <w:t xml:space="preserve"> </w:t>
      </w:r>
      <w:r w:rsidR="00B76D5C" w:rsidRPr="00F80F23">
        <w:t>depositing time</w:t>
      </w:r>
      <w:r w:rsidR="00F80F23">
        <w:t xml:space="preserve"> </w:t>
      </w:r>
      <w:r w:rsidR="00961105" w:rsidRPr="00CE33A5">
        <w:lastRenderedPageBreak/>
        <w:t>and post processing time</w:t>
      </w:r>
      <w:r w:rsidR="00E54072">
        <w:t>.</w:t>
      </w:r>
      <w:r w:rsidR="00621F9A" w:rsidRPr="00CE33A5">
        <w:t xml:space="preserve"> </w:t>
      </w:r>
      <w:r w:rsidR="00E54072">
        <w:t>A</w:t>
      </w:r>
      <w:r w:rsidR="001362B3">
        <w:t>s</w:t>
      </w:r>
      <w:r w:rsidR="00E54072">
        <w:t xml:space="preserve"> shown in table 1, </w:t>
      </w:r>
      <w:r w:rsidR="005428D2">
        <w:t xml:space="preserve">the </w:t>
      </w:r>
      <w:r w:rsidR="003E7483" w:rsidRPr="00F80F23">
        <w:rPr>
          <w:i/>
        </w:rPr>
        <w:ruby>
          <w:rubyPr>
            <w:rubyAlign w:val="distributeSpace"/>
            <w:hps w:val="8"/>
            <w:hpsRaise w:val="18"/>
            <w:hpsBaseText w:val="21"/>
            <w:lid w:val="zh-CN"/>
          </w:rubyPr>
          <w:rt>
            <w:r w:rsidR="003E7483" w:rsidRPr="00F80F23">
              <w:rPr>
                <w:i/>
              </w:rPr>
              <w:t>——</w:t>
            </w:r>
          </w:rt>
          <w:rubyBase>
            <w:r w:rsidR="003E7483" w:rsidRPr="00F80F23">
              <w:rPr>
                <w:i/>
              </w:rPr>
              <w:t>R</w:t>
            </w:r>
          </w:rubyBase>
        </w:ruby>
      </w:r>
      <w:r w:rsidR="003E7483" w:rsidRPr="00F80F23">
        <w:rPr>
          <w:rFonts w:eastAsiaTheme="minorEastAsia"/>
          <w:i/>
          <w:vertAlign w:val="subscript"/>
        </w:rPr>
        <w:t>pre</w:t>
      </w:r>
      <w:r w:rsidR="001362B3">
        <w:rPr>
          <w:rFonts w:ascii="Cambria" w:eastAsiaTheme="minorEastAsia" w:hAnsi="Cambria"/>
        </w:rPr>
        <w:t>,</w:t>
      </w:r>
      <w:r w:rsidR="000E4338" w:rsidRPr="00CE33A5">
        <w:t xml:space="preserve"> which is calculated according to the measured results, is </w:t>
      </w:r>
      <w:r w:rsidR="001362B3">
        <w:t>only</w:t>
      </w:r>
      <w:r w:rsidR="00891C7C">
        <w:t xml:space="preserve"> </w:t>
      </w:r>
      <w:r w:rsidR="001362B3">
        <w:t xml:space="preserve">about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  <w:r w:rsidR="00791FBD" w:rsidRPr="00791FBD">
        <w:rPr>
          <w:szCs w:val="18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0F50C1" w:rsidRPr="000F50C1">
        <w:rPr>
          <w:rFonts w:eastAsiaTheme="minorEastAsia" w:cs="Arial"/>
          <w:szCs w:val="18"/>
        </w:rPr>
        <w:t>commercial 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 method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 Considering the whole process, i</w:t>
      </w:r>
      <w:r w:rsidR="00A80D22">
        <w:rPr>
          <w:rFonts w:eastAsiaTheme="minorEastAsia" w:cs="Arial"/>
          <w:szCs w:val="18"/>
        </w:rPr>
        <w:t xml:space="preserve">t takes about 3 hours to produce a piece of 2 in. double-sided YBCO thin films, which is several times faster than other popular method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could deposit double-sided YBCO thin films </w:t>
      </w:r>
      <w:r w:rsidR="00B81A0A" w:rsidRPr="00B81A0A">
        <w:rPr>
          <w:rFonts w:eastAsiaTheme="minorEastAsia" w:cs="Arial"/>
          <w:szCs w:val="18"/>
        </w:rPr>
        <w:t>simultaneous</w:t>
      </w:r>
      <w:r w:rsidR="00B81A0A">
        <w:rPr>
          <w:rFonts w:eastAsiaTheme="minorEastAsia" w:cs="Arial"/>
          <w:szCs w:val="18"/>
        </w:rPr>
        <w:t>ly</w:t>
      </w:r>
      <w:r w:rsidR="00490B91">
        <w:rPr>
          <w:rFonts w:eastAsiaTheme="minorEastAsia" w:cs="Arial"/>
          <w:szCs w:val="18"/>
        </w:rPr>
        <w:t>, and more importantly it is</w:t>
      </w:r>
      <w:r w:rsidR="00B86926">
        <w:rPr>
          <w:rFonts w:eastAsiaTheme="minorEastAsia" w:cs="Arial"/>
          <w:szCs w:val="18"/>
        </w:rPr>
        <w:t xml:space="preserve"> at least 6 times faster than </w:t>
      </w:r>
      <w:r w:rsidR="00A80D22">
        <w:rPr>
          <w:rFonts w:eastAsiaTheme="minorEastAsia" w:cs="Arial"/>
          <w:szCs w:val="18"/>
        </w:rPr>
        <w:t>co-</w:t>
      </w:r>
      <w:r w:rsidR="00A80D22">
        <w:rPr>
          <w:rFonts w:eastAsiaTheme="minorEastAsia" w:cs="Arial"/>
          <w:szCs w:val="18"/>
        </w:rPr>
        <w:lastRenderedPageBreak/>
        <w:t>evaporation method</w:t>
      </w:r>
      <w:r w:rsidR="00490B91">
        <w:rPr>
          <w:rFonts w:eastAsiaTheme="minorEastAsia" w:cs="Arial"/>
          <w:szCs w:val="18"/>
        </w:rPr>
        <w:t xml:space="preserve"> con</w:t>
      </w:r>
      <w:r w:rsidR="00CF61DA">
        <w:rPr>
          <w:rFonts w:eastAsiaTheme="minorEastAsia" w:cs="Arial"/>
          <w:szCs w:val="18"/>
        </w:rPr>
        <w:t>cerning</w:t>
      </w:r>
      <w:r w:rsidR="00490B91">
        <w:rPr>
          <w:rFonts w:eastAsiaTheme="minorEastAsia" w:cs="Arial"/>
          <w:szCs w:val="18"/>
        </w:rPr>
        <w:t xml:space="preserve"> about the preparation rate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E54072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on method usually takes about 30 minutes to deposit a piece of 500 nm thick </w:t>
      </w:r>
      <w:r w:rsidR="003E6093">
        <w:rPr>
          <w:rFonts w:eastAsiaTheme="minorEastAsia"/>
        </w:rPr>
        <w:t xml:space="preserve">single-sided </w:t>
      </w:r>
      <w:r w:rsidR="0002005A">
        <w:rPr>
          <w:rFonts w:eastAsiaTheme="minorEastAsia"/>
        </w:rPr>
        <w:t xml:space="preserve">YBCO thin films. And for double-sided YBCO thin films, the </w:t>
      </w:r>
      <w:r w:rsidR="00834D7E">
        <w:rPr>
          <w:rFonts w:eastAsiaTheme="minorEastAsia"/>
        </w:rPr>
        <w:t xml:space="preserve">deposition </w:t>
      </w:r>
      <w:r w:rsidR="0002005A">
        <w:rPr>
          <w:rFonts w:eastAsiaTheme="minorEastAsia"/>
        </w:rPr>
        <w:t>time doubled.</w:t>
      </w:r>
      <w:r w:rsidR="003E6093">
        <w:rPr>
          <w:rFonts w:eastAsiaTheme="minorEastAsia"/>
        </w:rPr>
        <w:t xml:space="preserve">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double-sided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7256C2" w:rsidRPr="007256C2">
        <w:t>Table 1</w:t>
      </w:r>
      <w:r w:rsidR="003E6093" w:rsidRPr="003E6093">
        <w:rPr>
          <w:rFonts w:eastAsiaTheme="minorEastAsia"/>
        </w:rPr>
        <w:fldChar w:fldCharType="end"/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As for per piece</w:t>
      </w:r>
      <w:r w:rsidR="003E6093">
        <w:rPr>
          <w:rFonts w:eastAsiaTheme="minorEastAsia"/>
        </w:rPr>
        <w:t xml:space="preserve"> </w:t>
      </w:r>
      <w:r w:rsidR="00834D7E">
        <w:rPr>
          <w:rFonts w:eastAsiaTheme="minorEastAsia"/>
        </w:rPr>
        <w:t>, the deposition time is only 6.25 minutes which is about 4 times faster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7256C2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 xml:space="preserve">he average preparation time of pre piece of double-sided 500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14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>
              <w:t>23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3FF97C6F" wp14:editId="61277368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418348C1" wp14:editId="648AE423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F5EEC41" wp14:editId="379A55C7">
            <wp:extent cx="2520000" cy="2224800"/>
            <wp:effectExtent l="0" t="0" r="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22248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791FBD" w:rsidP="00791FBD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Pr="00ED6D48">
        <w:rPr>
          <w:rFonts w:eastAsiaTheme="minorEastAsia" w:cs="Arial"/>
        </w:rPr>
        <w:t>c</w:t>
      </w:r>
      <w:r>
        <w:rPr>
          <w:rFonts w:eastAsiaTheme="minorEastAsia" w:cs="Arial" w:hint="eastAsia"/>
        </w:rPr>
        <w:t>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7256C2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EA3284">
        <w:t>pulsed inject</w:t>
      </w:r>
      <w:r w:rsidRPr="002A4B6B">
        <w:t xml:space="preserve"> </w:t>
      </w:r>
      <w:r w:rsidR="00EA3284">
        <w:t xml:space="preserve">MOCVD </w:t>
      </w:r>
      <w:r w:rsidRPr="002A4B6B">
        <w:t>device:</w:t>
      </w:r>
      <w:r w:rsidRPr="002A4B6B">
        <w:rPr>
          <w:rFonts w:hint="eastAsia"/>
        </w:rPr>
        <w:t xml:space="preserve"> (</w:t>
      </w:r>
      <w:r w:rsidRPr="002A4B6B">
        <w:t xml:space="preserve">a) the planetary </w:t>
      </w:r>
      <w:proofErr w:type="spellStart"/>
      <w:r w:rsidR="00BB4BDD" w:rsidRPr="002A4B6B">
        <w:t>turnplate</w:t>
      </w:r>
      <w:proofErr w:type="spellEnd"/>
      <w:r w:rsidRPr="002A4B6B">
        <w:t xml:space="preserve"> disk; (b) the </w:t>
      </w:r>
      <w:r w:rsidR="00D50062" w:rsidRPr="002A4B6B">
        <w:t>nozzle</w:t>
      </w:r>
      <w:r w:rsidRPr="002A4B6B">
        <w:t xml:space="preserve"> with two opposite symmetrical </w:t>
      </w:r>
      <w:r w:rsidR="002A4B6B" w:rsidRPr="002A4B6B">
        <w:t>linear</w:t>
      </w:r>
      <w:r w:rsidRPr="002A4B6B">
        <w:t xml:space="preserve"> </w:t>
      </w:r>
      <w:r w:rsidR="002A4B6B">
        <w:t xml:space="preserve">slits; </w:t>
      </w:r>
      <w:r w:rsidRPr="002A4B6B">
        <w:t xml:space="preserve">(c) the position relationship of the planetary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disk </w:t>
      </w:r>
      <w:r w:rsidRPr="002A4B6B">
        <w:t xml:space="preserve">and the </w:t>
      </w:r>
      <w:r w:rsidR="00D50062" w:rsidRPr="002A4B6B">
        <w:t>nozzle</w:t>
      </w:r>
      <w:r w:rsidRPr="002A4B6B">
        <w:t>.</w:t>
      </w:r>
    </w:p>
    <w:p w:rsidR="00791FBD" w:rsidRDefault="00791FBD" w:rsidP="0095566B">
      <w:pPr>
        <w:ind w:firstLine="420"/>
        <w:sectPr w:rsidR="00791FBD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C55F86" w:rsidRDefault="00C55F86" w:rsidP="00C55F86">
      <w:pPr>
        <w:pStyle w:val="aff"/>
        <w:jc w:val="center"/>
        <w:rPr>
          <w:b/>
        </w:rPr>
      </w:pPr>
      <w:bookmarkStart w:id="3" w:name="_Ref18159138"/>
      <w:bookmarkStart w:id="4" w:name="_Ref18416475"/>
      <w:r>
        <w:rPr>
          <w:noProof/>
        </w:rPr>
        <w:lastRenderedPageBreak/>
        <w:drawing>
          <wp:inline distT="0" distB="0" distL="0" distR="0" wp14:anchorId="36D976CE" wp14:editId="4FAF8990">
            <wp:extent cx="1292400" cy="2084400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924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5" w:name="_Ref18437179"/>
      <w:bookmarkStart w:id="6" w:name="_Ref18437333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7256C2">
        <w:rPr>
          <w:b/>
          <w:noProof/>
        </w:rPr>
        <w:t>2</w:t>
      </w:r>
      <w:r w:rsidR="009D4865">
        <w:rPr>
          <w:b/>
        </w:rPr>
        <w:fldChar w:fldCharType="end"/>
      </w:r>
      <w:bookmarkEnd w:id="3"/>
      <w:bookmarkEnd w:id="6"/>
      <w:r>
        <w:rPr>
          <w:b/>
        </w:rPr>
        <w:t xml:space="preserve">. </w:t>
      </w:r>
      <w:r w:rsidR="000254F6" w:rsidRPr="000254F6">
        <w:t xml:space="preserve">The testing </w:t>
      </w:r>
      <w:r w:rsidR="006E4C90">
        <w:rPr>
          <w:rFonts w:hint="eastAsia"/>
        </w:rPr>
        <w:t>radi</w:t>
      </w:r>
      <w:r w:rsidR="006E4C90">
        <w:t>i</w:t>
      </w:r>
      <w:r w:rsidR="000254F6" w:rsidRPr="000254F6">
        <w:t xml:space="preserve"> of </w:t>
      </w:r>
      <w:r w:rsidR="000254F6" w:rsidRPr="000254F6">
        <w:rPr>
          <w:rFonts w:hint="eastAsia"/>
        </w:rPr>
        <w:t>2-in</w:t>
      </w:r>
      <w:r w:rsidR="00BA21B3">
        <w:t>.</w:t>
      </w:r>
      <w:r w:rsidR="000254F6" w:rsidRPr="000254F6">
        <w:t xml:space="preserve"> YBCO </w:t>
      </w:r>
      <w:r w:rsidR="007F0C92">
        <w:t>thin films</w:t>
      </w:r>
      <w:bookmarkEnd w:id="4"/>
      <w:bookmarkEnd w:id="5"/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1C3D3327" wp14:editId="72E030D6">
            <wp:extent cx="2962800" cy="2084400"/>
            <wp:effectExtent l="0" t="0" r="952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62800" cy="208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7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7256C2">
        <w:rPr>
          <w:b/>
          <w:noProof/>
        </w:rPr>
        <w:t>3</w:t>
      </w:r>
      <w:r w:rsidR="009D4865">
        <w:rPr>
          <w:b/>
        </w:rPr>
        <w:fldChar w:fldCharType="end"/>
      </w:r>
      <w:bookmarkEnd w:id="7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F679F9" w:rsidRDefault="0091141C" w:rsidP="0017786F">
      <w:pPr>
        <w:spacing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1DBE817F" wp14:editId="307AB370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8" w:name="_Ref18159176"/>
      <w:r w:rsidR="00535C31">
        <w:rPr>
          <w:rFonts w:eastAsiaTheme="minorEastAsia"/>
          <w:b/>
          <w:noProof/>
        </w:rPr>
        <w:drawing>
          <wp:inline distT="0" distB="0" distL="0" distR="0" wp14:anchorId="6E42A268" wp14:editId="0D5D5E01">
            <wp:extent cx="2779200" cy="2084400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0190524-new-with-title.jp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9200" cy="20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9F9" w:rsidRDefault="00F679F9" w:rsidP="00F679F9">
      <w:pPr>
        <w:pStyle w:val="aff"/>
      </w:pPr>
      <w:bookmarkStart w:id="9" w:name="_Ref18159235"/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56C2">
        <w:rPr>
          <w:b/>
          <w:noProof/>
        </w:rPr>
        <w:t>4</w:t>
      </w:r>
      <w:r>
        <w:rPr>
          <w:b/>
        </w:rPr>
        <w:fldChar w:fldCharType="end"/>
      </w:r>
      <w:bookmarkEnd w:id="9"/>
      <w:r>
        <w:rPr>
          <w:b/>
        </w:rPr>
        <w:t xml:space="preserve">. </w:t>
      </w:r>
      <w:r w:rsidRPr="000711F3">
        <w:t xml:space="preserve">Homogeneity of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K, 0T) of 2-in. double-sided YBCO thin films</w:t>
      </w: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51EC0755" wp14:editId="66E21FD8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F679F9">
      <w:pPr>
        <w:pStyle w:val="aff"/>
      </w:pPr>
      <w:bookmarkStart w:id="10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56C2">
        <w:rPr>
          <w:b/>
          <w:noProof/>
        </w:rPr>
        <w:t>5</w:t>
      </w:r>
      <w:r>
        <w:rPr>
          <w:b/>
        </w:rPr>
        <w:fldChar w:fldCharType="end"/>
      </w:r>
      <w:bookmarkEnd w:id="10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K, 0T) at radii</w:t>
      </w:r>
      <w:r>
        <w:t xml:space="preserve"> of 0, 0.5, 1, 1.5</w:t>
      </w:r>
      <w:r w:rsidRPr="00A90C3A">
        <w:t>,</w:t>
      </w:r>
      <w:r>
        <w:t xml:space="preserve"> </w:t>
      </w:r>
      <w:r w:rsidRPr="00A90C3A">
        <w:t>2 cm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40EB5" w:rsidRDefault="00340EB5" w:rsidP="00340EB5">
      <w:pPr>
        <w:pStyle w:val="afb"/>
        <w:rPr>
          <w:rFonts w:eastAsiaTheme="minorEastAsia"/>
          <w:b/>
        </w:rPr>
      </w:pPr>
      <w:bookmarkStart w:id="11" w:name="_Ref18159283"/>
      <w:r w:rsidRPr="009858CC">
        <w:rPr>
          <w:rFonts w:eastAsiaTheme="minorEastAsia" w:hint="eastAsia"/>
          <w:b/>
        </w:rPr>
        <w:lastRenderedPageBreak/>
        <w:t>Table</w:t>
      </w:r>
      <w:r>
        <w:rPr>
          <w:rFonts w:eastAsiaTheme="minorEastAsia"/>
          <w:b/>
        </w:rPr>
        <w:t xml:space="preserve"> </w:t>
      </w:r>
      <w:r>
        <w:rPr>
          <w:rFonts w:eastAsiaTheme="minorEastAsia"/>
          <w:b/>
        </w:rPr>
        <w:fldChar w:fldCharType="begin"/>
      </w:r>
      <w:r>
        <w:rPr>
          <w:rFonts w:eastAsiaTheme="minorEastAsia"/>
          <w:b/>
        </w:rPr>
        <w:instrText xml:space="preserve"> SEQ Table \* ARABIC </w:instrText>
      </w:r>
      <w:r>
        <w:rPr>
          <w:rFonts w:eastAsiaTheme="minorEastAsia"/>
          <w:b/>
        </w:rPr>
        <w:fldChar w:fldCharType="separate"/>
      </w:r>
      <w:r w:rsidR="007256C2">
        <w:rPr>
          <w:rFonts w:eastAsiaTheme="minorEastAsia"/>
          <w:b/>
          <w:noProof/>
        </w:rPr>
        <w:t>2</w:t>
      </w:r>
      <w:r>
        <w:rPr>
          <w:rFonts w:eastAsiaTheme="minorEastAsia"/>
          <w:b/>
        </w:rPr>
        <w:fldChar w:fldCharType="end"/>
      </w:r>
      <w:bookmarkEnd w:id="11"/>
      <w:r w:rsidRPr="009858CC">
        <w:rPr>
          <w:rFonts w:eastAsiaTheme="minorEastAsia"/>
          <w:b/>
        </w:rPr>
        <w:t xml:space="preserve">. </w:t>
      </w:r>
      <w:r>
        <w:rPr>
          <w:rFonts w:eastAsiaTheme="minorEastAsia"/>
        </w:rPr>
        <w:t xml:space="preserve">The calculation results of the </w:t>
      </w:r>
      <w:proofErr w:type="spellStart"/>
      <w:r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 of 500 nm thick YBCO thin 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340EB5" w:rsidRPr="00D04AFA" w:rsidTr="002F5DB4">
        <w:tc>
          <w:tcPr>
            <w:tcW w:w="717" w:type="pct"/>
            <w:tcBorders>
              <w:bottom w:val="single" w:sz="4" w:space="0" w:color="auto"/>
            </w:tcBorders>
          </w:tcPr>
          <w:p w:rsidR="00340EB5" w:rsidRPr="009858CC" w:rsidRDefault="00340EB5" w:rsidP="002F5DB4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340EB5" w:rsidRPr="009858CC" w:rsidRDefault="00340EB5" w:rsidP="002F5DB4">
            <w:pPr>
              <w:pStyle w:val="afd"/>
              <w:rPr>
                <w:i/>
              </w:rPr>
            </w:pPr>
            <w:r w:rsidRPr="009858CC">
              <w:rPr>
                <w:rFonts w:eastAsiaTheme="minorEastAsia"/>
                <w:i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B</w:t>
            </w:r>
            <w:r>
              <w:rPr>
                <w:rFonts w:eastAsiaTheme="minorEastAsia"/>
                <w:i/>
              </w:rPr>
              <w:t xml:space="preserve"> </w:t>
            </w:r>
            <w:r w:rsidRPr="0083086F">
              <w:rPr>
                <w:rFonts w:eastAsiaTheme="minorEastAsia"/>
              </w:rPr>
              <w:t>(mΩ</w:t>
            </w:r>
            <w:r w:rsidRPr="0083086F">
              <w:rPr>
                <w:rFonts w:eastAsiaTheme="minorEastAsia"/>
                <w:vertAlign w:val="superscript"/>
              </w:rPr>
              <w:t>-1</w:t>
            </w:r>
            <w:r w:rsidRPr="0083086F">
              <w:rPr>
                <w:rFonts w:eastAsiaTheme="minorEastAsia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9858CC">
              <w:rPr>
                <w:rFonts w:eastAsiaTheme="minorEastAsia"/>
                <w:i/>
                <w:vertAlign w:val="subscript"/>
              </w:rPr>
              <w:t>0</w:t>
            </w:r>
            <w:r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f</w:t>
            </w:r>
            <w:r w:rsidRPr="00A908FB">
              <w:rPr>
                <w:rFonts w:eastAsiaTheme="minorEastAsia"/>
              </w:rPr>
              <w:t xml:space="preserve"> </w:t>
            </w:r>
            <w:r w:rsidRPr="0083086F">
              <w:rPr>
                <w:rFonts w:eastAsiaTheme="minorEastAsia"/>
              </w:rPr>
              <w:t>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9858CC">
              <w:rPr>
                <w:rFonts w:eastAsiaTheme="minorEastAsia"/>
                <w:i/>
              </w:rPr>
              <w:t>R</w:t>
            </w:r>
            <w:r w:rsidRPr="009858CC">
              <w:rPr>
                <w:rFonts w:eastAsiaTheme="minorEastAsia"/>
                <w:i/>
                <w:vertAlign w:val="subscript"/>
              </w:rPr>
              <w:t>s0</w:t>
            </w:r>
            <w:r>
              <w:rPr>
                <w:rFonts w:eastAsiaTheme="minorEastAsia"/>
                <w:i/>
                <w:vertAlign w:val="subscript"/>
              </w:rPr>
              <w:t xml:space="preserve"> </w:t>
            </w:r>
            <w:r w:rsidRPr="0083086F">
              <w:rPr>
                <w:rFonts w:eastAsiaTheme="minorEastAsia"/>
              </w:rPr>
              <w:t>(</w:t>
            </w:r>
            <w:proofErr w:type="spellStart"/>
            <w:r w:rsidRPr="0083086F">
              <w:rPr>
                <w:rFonts w:eastAsiaTheme="minorEastAsia"/>
              </w:rPr>
              <w:t>m</w:t>
            </w:r>
            <w:r w:rsidRPr="0083086F">
              <w:rPr>
                <w:rFonts w:eastAsia="等线"/>
              </w:rPr>
              <w:t>Ω</w:t>
            </w:r>
            <w:proofErr w:type="spellEnd"/>
            <w:r w:rsidRPr="0083086F">
              <w:rPr>
                <w:rFonts w:eastAsiaTheme="minorEastAsia"/>
              </w:rPr>
              <w:t>)</w:t>
            </w:r>
          </w:p>
        </w:tc>
      </w:tr>
      <w:tr w:rsidR="00340EB5" w:rsidRPr="00D04AFA" w:rsidTr="002F5DB4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8.294*10</w:t>
            </w:r>
            <w:r w:rsidRPr="0083086F">
              <w:rPr>
                <w:rFonts w:eastAsiaTheme="minorEastAsia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9.767*10</w:t>
            </w:r>
            <w:r w:rsidRPr="0083086F">
              <w:rPr>
                <w:rFonts w:eastAsiaTheme="minorEastAsia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340EB5" w:rsidRPr="0083086F" w:rsidRDefault="00340EB5" w:rsidP="002F5DB4">
            <w:pPr>
              <w:pStyle w:val="afd"/>
            </w:pPr>
            <w:r w:rsidRPr="0083086F">
              <w:rPr>
                <w:rFonts w:eastAsiaTheme="minorEastAsia"/>
              </w:rPr>
              <w:t>0.323</w:t>
            </w:r>
          </w:p>
        </w:tc>
      </w:tr>
    </w:tbl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drawing>
          <wp:inline distT="0" distB="0" distL="0" distR="0" wp14:anchorId="0BEC84C1" wp14:editId="0BAD8714">
            <wp:extent cx="4381804" cy="3174633"/>
            <wp:effectExtent l="0" t="0" r="0" b="698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389232" cy="31800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2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56C2">
        <w:rPr>
          <w:b/>
          <w:noProof/>
        </w:rPr>
        <w:t>6</w:t>
      </w:r>
      <w:r>
        <w:rPr>
          <w:b/>
        </w:rPr>
        <w:fldChar w:fldCharType="end"/>
      </w:r>
      <w:bookmarkEnd w:id="12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1B23CF21" wp14:editId="47CDD5B1">
            <wp:extent cx="4096512" cy="3470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4104694" cy="34778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3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56C2">
        <w:rPr>
          <w:b/>
          <w:noProof/>
        </w:rPr>
        <w:t>7</w:t>
      </w:r>
      <w:r>
        <w:rPr>
          <w:b/>
        </w:rPr>
        <w:fldChar w:fldCharType="end"/>
      </w:r>
      <w:bookmarkEnd w:id="8"/>
      <w:bookmarkEnd w:id="13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4" w:name="OLE_LINK1"/>
      <w:bookmarkStart w:id="15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4"/>
      <w:bookmarkEnd w:id="15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E8BC3B0" wp14:editId="12DF0F5B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6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7256C2">
        <w:rPr>
          <w:b/>
          <w:noProof/>
        </w:rPr>
        <w:t>8</w:t>
      </w:r>
      <w:r w:rsidR="009D4865">
        <w:rPr>
          <w:b/>
        </w:rPr>
        <w:fldChar w:fldCharType="end"/>
      </w:r>
      <w:bookmarkEnd w:id="16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E23D55" w:rsidRPr="00340EB5" w:rsidRDefault="004411C8" w:rsidP="00DF24D4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T</w:t>
      </w:r>
      <w:r>
        <w:rPr>
          <w:rFonts w:eastAsiaTheme="minorEastAsia"/>
        </w:rPr>
        <w:t>he thickness</w:t>
      </w:r>
      <w:r w:rsidR="0059063C">
        <w:rPr>
          <w:rFonts w:eastAsiaTheme="minorEastAsia"/>
        </w:rPr>
        <w:t xml:space="preserve"> distribution</w:t>
      </w:r>
      <w:r>
        <w:rPr>
          <w:rFonts w:eastAsiaTheme="minorEastAsia"/>
        </w:rPr>
        <w:t xml:space="preserve"> of both sides of the 2-in</w:t>
      </w:r>
      <w:r w:rsidR="0059063C">
        <w:rPr>
          <w:rFonts w:eastAsiaTheme="minorEastAsia"/>
        </w:rPr>
        <w:t>.</w:t>
      </w:r>
      <w:r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  <w:r w:rsidR="00E80C54">
        <w:rPr>
          <w:rFonts w:eastAsiaTheme="minorEastAsia"/>
        </w:rPr>
        <w:t xml:space="preserve"> were</w:t>
      </w:r>
      <w:r>
        <w:rPr>
          <w:rFonts w:eastAsiaTheme="minorEastAsia"/>
        </w:rPr>
        <w:t xml:space="preserve"> measured by </w:t>
      </w:r>
      <w:r w:rsidRPr="00CE33A5">
        <w:t>a step profiler</w:t>
      </w:r>
      <w:r>
        <w:t>.</w:t>
      </w:r>
      <w:r w:rsidRPr="004411C8">
        <w:t xml:space="preserve"> </w:t>
      </w:r>
      <w:r w:rsidR="0059063C">
        <w:t>As</w:t>
      </w:r>
      <w:r w:rsidR="00287CC5">
        <w:t xml:space="preserve"> shown</w:t>
      </w:r>
      <w:r w:rsidR="00372D9C">
        <w:t xml:space="preserve"> in </w:t>
      </w:r>
      <w:r w:rsidR="00372D9C">
        <w:fldChar w:fldCharType="begin"/>
      </w:r>
      <w:r w:rsidR="00372D9C">
        <w:instrText xml:space="preserve"> REF _Ref18437333 \h </w:instrText>
      </w:r>
      <w:r w:rsidR="00372D9C">
        <w:fldChar w:fldCharType="separate"/>
      </w:r>
      <w:r w:rsidR="007256C2">
        <w:rPr>
          <w:rFonts w:hint="eastAsia"/>
          <w:b/>
        </w:rPr>
        <w:t>F</w:t>
      </w:r>
      <w:r w:rsidR="007256C2">
        <w:rPr>
          <w:b/>
        </w:rPr>
        <w:t xml:space="preserve">igure </w:t>
      </w:r>
      <w:r w:rsidR="007256C2">
        <w:rPr>
          <w:b/>
          <w:noProof/>
        </w:rPr>
        <w:t>2</w:t>
      </w:r>
      <w:r w:rsidR="00372D9C">
        <w:fldChar w:fldCharType="end"/>
      </w:r>
      <w:r>
        <w:t>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thickness measurement in order to test the consistency of double-sided YBCO </w:t>
      </w:r>
      <w:r w:rsidR="007F0C92">
        <w:t>thin films</w:t>
      </w:r>
      <w:r>
        <w:t>. Acco</w:t>
      </w:r>
      <w:r w:rsidR="00287CC5">
        <w:t>rding to the results in</w:t>
      </w:r>
      <w:r w:rsidR="00751EA6">
        <w:t xml:space="preserve"> </w:t>
      </w:r>
      <w:r w:rsidR="00751EA6">
        <w:fldChar w:fldCharType="begin"/>
      </w:r>
      <w:r w:rsidR="00751EA6">
        <w:instrText xml:space="preserve"> REF _Ref18159156 \h  \* MERGEFORMAT </w:instrText>
      </w:r>
      <w:r w:rsidR="00751EA6">
        <w:fldChar w:fldCharType="separate"/>
      </w:r>
      <w:r w:rsidR="007256C2" w:rsidRPr="009545A6">
        <w:rPr>
          <w:rFonts w:hint="eastAsia"/>
          <w:b/>
        </w:rPr>
        <w:t>Figure</w:t>
      </w:r>
      <w:r w:rsidR="007256C2">
        <w:rPr>
          <w:b/>
        </w:rPr>
        <w:t xml:space="preserve"> </w:t>
      </w:r>
      <w:r w:rsidR="007256C2">
        <w:rPr>
          <w:b/>
          <w:noProof/>
        </w:rPr>
        <w:t>3</w:t>
      </w:r>
      <w:r w:rsidR="00751EA6">
        <w:fldChar w:fldCharType="end"/>
      </w:r>
      <w:r>
        <w:t>, the average thickness of the two sides are 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</w:t>
      </w:r>
      <w:proofErr w:type="spellStart"/>
      <w:r w:rsidR="0015027C" w:rsidRPr="0015027C">
        <w:t>turnplate</w:t>
      </w:r>
      <w:proofErr w:type="spellEnd"/>
      <w:r w:rsidR="0015027C" w:rsidRPr="0015027C">
        <w:t xml:space="preserve"> disk</w:t>
      </w:r>
      <w:r w:rsidR="0015027C">
        <w:t xml:space="preserve"> and the nozzle.</w:t>
      </w:r>
      <w:r w:rsidR="0015027C" w:rsidRPr="0015027C">
        <w:t xml:space="preserve"> </w:t>
      </w:r>
      <w:r w:rsidR="006013FD">
        <w:t>Meanwhile, the</w:t>
      </w:r>
      <w:r w:rsidRPr="004411C8">
        <w:t xml:space="preserve"> </w:t>
      </w:r>
      <w:r w:rsidR="0015027C">
        <w:t xml:space="preserve">in-plane </w:t>
      </w:r>
      <w:r w:rsidRPr="004411C8">
        <w:t>deviation</w:t>
      </w:r>
      <w:r>
        <w:t xml:space="preserve"> of thickness of each side is </w:t>
      </w:r>
      <w:r w:rsidR="003336D6">
        <w:t>around</w:t>
      </w:r>
      <w:r>
        <w:t xml:space="preserve"> </w:t>
      </w:r>
      <w:r w:rsidR="003336D6" w:rsidRPr="004D3F51">
        <w:t>±5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 </w:t>
      </w:r>
      <w:r w:rsidR="0015027C" w:rsidRPr="0015027C">
        <w:t>phenomen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kness-effect because it is much thicker than the substrate and interfere the vapor flowing, is larger than expected for a linear slit MOCVD.</w:t>
      </w:r>
    </w:p>
    <w:p w:rsidR="002D3CCB" w:rsidRPr="002D3CCB" w:rsidRDefault="00751EA6" w:rsidP="008329E6">
      <w:pPr>
        <w:ind w:firstLine="420"/>
        <w:rPr>
          <w:rFonts w:eastAsiaTheme="minorEastAsia"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REF _Ref18159235 \h </w:instrText>
      </w:r>
      <w:r>
        <w:rPr>
          <w:rFonts w:eastAsiaTheme="minorEastAsia"/>
        </w:rPr>
      </w:r>
      <w:r>
        <w:rPr>
          <w:rFonts w:eastAsiaTheme="minorEastAsia"/>
        </w:rPr>
        <w:fldChar w:fldCharType="separate"/>
      </w:r>
      <w:r w:rsidR="007256C2">
        <w:rPr>
          <w:rFonts w:hint="eastAsia"/>
          <w:b/>
        </w:rPr>
        <w:t>F</w:t>
      </w:r>
      <w:r w:rsidR="007256C2">
        <w:rPr>
          <w:b/>
        </w:rPr>
        <w:t xml:space="preserve">igure </w:t>
      </w:r>
      <w:r w:rsidR="007256C2">
        <w:rPr>
          <w:b/>
          <w:noProof/>
        </w:rPr>
        <w:t>4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shows the measured results of </w:t>
      </w:r>
      <w:proofErr w:type="spellStart"/>
      <w:r w:rsidR="002872AD" w:rsidRPr="008329E6">
        <w:rPr>
          <w:rFonts w:eastAsia="Cambria"/>
          <w:i/>
        </w:rPr>
        <w:t>J</w:t>
      </w:r>
      <w:r w:rsidR="002872AD" w:rsidRPr="008329E6">
        <w:rPr>
          <w:rFonts w:eastAsia="Cambria"/>
          <w:i/>
          <w:vertAlign w:val="subscript"/>
        </w:rPr>
        <w:t>c</w:t>
      </w:r>
      <w:proofErr w:type="spellEnd"/>
      <w:r w:rsidR="002872AD">
        <w:rPr>
          <w:rFonts w:eastAsiaTheme="minorEastAsia"/>
        </w:rPr>
        <w:t xml:space="preserve"> (77K, 0T)</w:t>
      </w:r>
      <w:r w:rsidR="005867F4">
        <w:rPr>
          <w:rFonts w:eastAsiaTheme="minorEastAsia"/>
        </w:rPr>
        <w:t xml:space="preserve"> of</w:t>
      </w:r>
      <w:r w:rsidR="00F90FD9">
        <w:rPr>
          <w:rFonts w:eastAsiaTheme="minorEastAsia"/>
        </w:rPr>
        <w:t xml:space="preserve"> 2-in</w:t>
      </w:r>
      <w:r w:rsidR="0059063C">
        <w:rPr>
          <w:rFonts w:eastAsiaTheme="minorEastAsia"/>
        </w:rPr>
        <w:t>.</w:t>
      </w:r>
      <w:r w:rsidR="00F90FD9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on LAO substrate. T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K, 0T) at every point measured 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8329E6">
        <w:t>. As is shown in</w:t>
      </w:r>
      <w:r>
        <w:t xml:space="preserve"> </w:t>
      </w:r>
      <w:r>
        <w:fldChar w:fldCharType="begin"/>
      </w:r>
      <w:r>
        <w:instrText xml:space="preserve"> REF _Ref18159254 \h </w:instrText>
      </w:r>
      <w:r>
        <w:fldChar w:fldCharType="separate"/>
      </w:r>
      <w:r w:rsidR="007256C2" w:rsidRPr="00A90C3A">
        <w:rPr>
          <w:rFonts w:hint="eastAsia"/>
          <w:b/>
        </w:rPr>
        <w:t>F</w:t>
      </w:r>
      <w:r w:rsidR="007256C2">
        <w:rPr>
          <w:b/>
        </w:rPr>
        <w:t xml:space="preserve">igure </w:t>
      </w:r>
      <w:r w:rsidR="007256C2">
        <w:rPr>
          <w:b/>
          <w:noProof/>
        </w:rPr>
        <w:t>5</w:t>
      </w:r>
      <w:r>
        <w:fldChar w:fldCharType="end"/>
      </w:r>
      <w:r w:rsidR="002728CF">
        <w:t xml:space="preserve">,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8329E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 w:rsidR="00A908FB">
        <w:rPr>
          <w:rFonts w:eastAsiaTheme="minorEastAsia"/>
        </w:rPr>
        <w:t xml:space="preserve"> firstly</w:t>
      </w:r>
      <w:r w:rsidR="00340EB5">
        <w:rPr>
          <w:rFonts w:eastAsiaTheme="minorEastAsia"/>
        </w:rPr>
        <w:t xml:space="preserve"> </w:t>
      </w:r>
      <w:r w:rsidR="00A908FB">
        <w:rPr>
          <w:rFonts w:eastAsiaTheme="minorEastAsia"/>
        </w:rPr>
        <w:t>[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>
        <w:rPr>
          <w:rFonts w:eastAsiaTheme="minorEastAsia"/>
        </w:rPr>
        <w:fldChar w:fldCharType="begin"/>
      </w:r>
      <w:r w:rsidR="00751EA6">
        <w:rPr>
          <w:rFonts w:eastAsiaTheme="minorEastAsia"/>
        </w:rPr>
        <w:instrText xml:space="preserve"> REF _Ref18159354 \h </w:instrText>
      </w:r>
      <w:r w:rsidR="00751EA6">
        <w:rPr>
          <w:rFonts w:eastAsiaTheme="minorEastAsia"/>
        </w:rPr>
      </w:r>
      <w:r w:rsidR="00751EA6">
        <w:rPr>
          <w:rFonts w:eastAsiaTheme="minorEastAsia"/>
        </w:rPr>
        <w:fldChar w:fldCharType="separate"/>
      </w:r>
      <w:r w:rsidR="007256C2" w:rsidRPr="009858CC">
        <w:rPr>
          <w:rFonts w:hint="eastAsia"/>
          <w:b/>
        </w:rPr>
        <w:t>F</w:t>
      </w:r>
      <w:r w:rsidR="007256C2">
        <w:rPr>
          <w:b/>
        </w:rPr>
        <w:t xml:space="preserve">igure </w:t>
      </w:r>
      <w:r w:rsidR="007256C2">
        <w:rPr>
          <w:b/>
          <w:noProof/>
        </w:rPr>
        <w:t>6</w:t>
      </w:r>
      <w:r w:rsidR="00751EA6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The </w:t>
      </w:r>
      <w:r w:rsidR="0007661A">
        <w:rPr>
          <w:rFonts w:eastAsiaTheme="minorEastAsia"/>
        </w:rPr>
        <w:lastRenderedPageBreak/>
        <w:t xml:space="preserve">relationship between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8329E6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D213D6">
      <w:pPr>
        <w:pStyle w:val="af9"/>
        <w:tabs>
          <w:tab w:val="clear" w:pos="2552"/>
          <w:tab w:val="right" w:pos="2835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A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+ </m:t>
            </m:r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s</m:t>
                </m:r>
              </m:sub>
            </m:sSub>
          </m:den>
        </m:f>
        <m:r>
          <m:rPr>
            <m:sty m:val="p"/>
          </m:rPr>
          <w:rPr>
            <w:rFonts w:ascii="Cambria Math" w:eastAsiaTheme="minorEastAsia" w:hAnsi="Cambria Math"/>
          </w:rPr>
          <m:t xml:space="preserve"> 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7256C2">
        <w:rPr>
          <w:rFonts w:eastAsiaTheme="minorEastAsia"/>
          <w:noProof/>
        </w:rPr>
        <w:t>2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8329E6">
        <w:rPr>
          <w:rFonts w:eastAsiaTheme="minorEastAsia"/>
          <w:i/>
        </w:rPr>
        <w:t>A</w:t>
      </w:r>
      <w:r w:rsidRPr="008329E6">
        <w:rPr>
          <w:rFonts w:eastAsiaTheme="minorEastAsia"/>
        </w:rPr>
        <w:t>,</w:t>
      </w:r>
      <w:r w:rsidRPr="008329E6">
        <w:rPr>
          <w:rFonts w:eastAsiaTheme="minorEastAsia"/>
          <w:i/>
        </w:rPr>
        <w:t xml:space="preserve"> B</w:t>
      </w:r>
      <w:r>
        <w:rPr>
          <w:rFonts w:eastAsiaTheme="minorEastAsia"/>
        </w:rPr>
        <w:t xml:space="preserve">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</w:t>
      </w:r>
      <w:r w:rsidR="0059063C">
        <w:rPr>
          <w:rFonts w:eastAsiaTheme="minorEastAsia"/>
        </w:rPr>
        <w:t>with</w:t>
      </w:r>
      <w:r>
        <w:rPr>
          <w:rFonts w:eastAsiaTheme="minorEastAsia"/>
        </w:rPr>
        <w:t>:</w:t>
      </w:r>
    </w:p>
    <w:p w:rsidR="00E13425" w:rsidRPr="00DD4B54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</w:rPr>
                  <m:t>Q</m:t>
                </m:r>
              </m:den>
            </m:f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 - </m:t>
            </m:r>
            <m:r>
              <w:rPr>
                <w:rFonts w:ascii="Cambria Math" w:eastAsiaTheme="minorEastAsia" w:hAnsi="Cambria Math"/>
              </w:rPr>
              <m:t>A</m:t>
            </m:r>
          </m:num>
          <m:den>
            <m:r>
              <w:rPr>
                <w:rFonts w:ascii="Cambria Math" w:eastAsiaTheme="minorEastAsia" w:hAnsi="Cambria Math"/>
              </w:rPr>
              <m:t>B</m:t>
            </m:r>
          </m:den>
        </m:f>
      </m:oMath>
      <w:r w:rsidR="00D028E1" w:rsidRPr="00D028E1">
        <w:rPr>
          <w:rFonts w:eastAsiaTheme="minorEastAsia"/>
        </w:rPr>
        <w:t>.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7256C2">
        <w:rPr>
          <w:rFonts w:eastAsiaTheme="minorEastAsia"/>
          <w:noProof/>
        </w:rPr>
        <w:t>3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3C63F9" w:rsidRDefault="00DD4B54" w:rsidP="009858CC">
      <w:pPr>
        <w:ind w:firstLine="42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</w:t>
      </w:r>
      <w:r w:rsidR="005428D2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3C63F9">
        <w:rPr>
          <w:rFonts w:eastAsiaTheme="minorEastAsia"/>
        </w:rPr>
        <w:t xml:space="preserve">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9858CC">
        <w:rPr>
          <w:rFonts w:eastAsiaTheme="minorEastAsia"/>
        </w:rPr>
        <w:t>(</w:t>
      </w:r>
      <w:r w:rsidR="003C63F9" w:rsidRPr="009858CC">
        <w:rPr>
          <w:rFonts w:eastAsiaTheme="minorEastAsia" w:cs="Times New Roman"/>
          <w:i/>
        </w:rPr>
        <w:t>f</w:t>
      </w:r>
      <w:r w:rsidR="003C63F9" w:rsidRPr="009858CC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D213D6">
      <w:pPr>
        <w:pStyle w:val="af9"/>
        <w:tabs>
          <w:tab w:val="clear" w:pos="2552"/>
          <w:tab w:val="right" w:pos="2694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 w:hint="eastAsia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=</m:t>
        </m:r>
        <m:r>
          <w:rPr>
            <w:rFonts w:ascii="Cambria Math" w:eastAsiaTheme="minorEastAsia" w:hAnsi="Cambria Math"/>
          </w:rPr>
          <m:t>k</m:t>
        </m:r>
        <m:r>
          <m:rPr>
            <m:sty m:val="p"/>
          </m:rPr>
          <w:rPr>
            <w:rFonts w:ascii="Cambria Math" w:eastAsiaTheme="minorEastAsia" w:hAnsi="Cambria Math"/>
          </w:rPr>
          <m:t>*</m:t>
        </m:r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w:rPr>
                <w:rFonts w:ascii="Cambria Math" w:eastAsiaTheme="minorEastAsia" w:hAnsi="Cambria Math"/>
              </w:rPr>
              <m:t>f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 w:rsidR="00D028E1" w:rsidRPr="00D028E1">
        <w:rPr>
          <w:rFonts w:eastAsiaTheme="minorEastAsia"/>
        </w:rPr>
        <w:t>,</w:t>
      </w:r>
      <w:r w:rsidR="009D4865">
        <w:rPr>
          <w:rFonts w:eastAsiaTheme="minorEastAsia"/>
        </w:rPr>
        <w:tab/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SEQ fomula \* ARABIC </w:instrText>
      </w:r>
      <w:r w:rsidR="009D4865">
        <w:rPr>
          <w:rFonts w:eastAsiaTheme="minorEastAsia"/>
        </w:rPr>
        <w:fldChar w:fldCharType="separate"/>
      </w:r>
      <w:r w:rsidR="007256C2">
        <w:rPr>
          <w:rFonts w:eastAsiaTheme="minorEastAsia"/>
          <w:noProof/>
        </w:rPr>
        <w:t>4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</w:t>
      </w:r>
      <w:r w:rsidRPr="009858CC">
        <w:rPr>
          <w:rFonts w:eastAsiaTheme="minorEastAsia"/>
          <w:i/>
        </w:rPr>
        <w:t>k</w:t>
      </w:r>
      <w:r>
        <w:rPr>
          <w:rFonts w:eastAsiaTheme="minorEastAsia"/>
        </w:rPr>
        <w:t xml:space="preserve"> is a constant. Thus, the microwave surface resistant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R</w:t>
      </w:r>
      <w:r w:rsidR="00AA352C" w:rsidRPr="009858CC">
        <w:rPr>
          <w:rFonts w:eastAsiaTheme="minorEastAsia" w:cs="Times New Roman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9858CC">
        <w:rPr>
          <w:rFonts w:eastAsiaTheme="minorEastAsia" w:cs="Times New Roman"/>
          <w:i/>
        </w:rPr>
        <w:t>f</w:t>
      </w:r>
      <w:r w:rsidR="00AA352C" w:rsidRPr="009858CC">
        <w:rPr>
          <w:rFonts w:eastAsiaTheme="minorEastAsia" w:cs="Times New Roman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D213D6">
      <w:pPr>
        <w:pStyle w:val="af9"/>
        <w:tabs>
          <w:tab w:val="clear" w:pos="2552"/>
          <w:tab w:val="right" w:pos="2977"/>
        </w:tabs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s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- </m:t>
                </m:r>
                <m:r>
                  <w:rPr>
                    <w:rFonts w:ascii="Cambria Math" w:eastAsiaTheme="minorEastAsia" w:hAnsi="Cambria Math"/>
                  </w:rPr>
                  <m:t>A</m:t>
                </m:r>
              </m:e>
            </m:d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0</m:t>
                </m:r>
              </m:sub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</w:rPr>
              <m:t>B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*</m:t>
            </m:r>
            <m:sSup>
              <m:sSupPr>
                <m:ctrlPr>
                  <w:rPr>
                    <w:rFonts w:ascii="Cambria Math" w:eastAsiaTheme="minorEastAsia" w:hAnsi="Cambria Math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f</m:t>
                </m: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 w:rsidR="009D4865">
        <w:rPr>
          <w:rFonts w:eastAsiaTheme="minorEastAsia"/>
        </w:rPr>
        <w:fldChar w:fldCharType="begin"/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 w:hint="eastAsia"/>
        </w:rPr>
        <w:instrText>SEQ fomula \* ARABIC</w:instrText>
      </w:r>
      <w:r w:rsidR="009D4865">
        <w:rPr>
          <w:rFonts w:eastAsiaTheme="minorEastAsia"/>
        </w:rPr>
        <w:instrText xml:space="preserve"> </w:instrText>
      </w:r>
      <w:r w:rsidR="009D4865">
        <w:rPr>
          <w:rFonts w:eastAsiaTheme="minorEastAsia"/>
        </w:rPr>
        <w:fldChar w:fldCharType="separate"/>
      </w:r>
      <w:r w:rsidR="007256C2">
        <w:rPr>
          <w:rFonts w:eastAsiaTheme="minorEastAsia"/>
          <w:noProof/>
        </w:rPr>
        <w:t>5</w:t>
      </w:r>
      <w:r w:rsidR="009D4865">
        <w:rPr>
          <w:rFonts w:eastAsiaTheme="minorEastAsia"/>
        </w:rPr>
        <w:fldChar w:fldCharType="end"/>
      </w:r>
      <w:r>
        <w:rPr>
          <w:rFonts w:eastAsiaTheme="minorEastAsia"/>
        </w:rPr>
        <w:t>)</w:t>
      </w:r>
    </w:p>
    <w:p w:rsidR="00F679F9" w:rsidRDefault="00AA352C" w:rsidP="00F679F9">
      <w:pPr>
        <w:ind w:firstLineChars="0" w:firstLine="0"/>
        <w:rPr>
          <w:rFonts w:cs="Arial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</w:t>
      </w:r>
      <w:r w:rsidR="009D4865" w:rsidRPr="009D4865">
        <w:rPr>
          <w:rFonts w:eastAsiaTheme="minorEastAsia"/>
        </w:rPr>
        <w:fldChar w:fldCharType="begin"/>
      </w:r>
      <w:r w:rsidR="009D4865" w:rsidRPr="009D4865">
        <w:rPr>
          <w:rFonts w:eastAsiaTheme="minorEastAsia"/>
        </w:rPr>
        <w:instrText xml:space="preserve"> REF _Ref18159283 \h </w:instrText>
      </w:r>
      <w:r w:rsidR="009D4865">
        <w:rPr>
          <w:rFonts w:eastAsiaTheme="minorEastAsia"/>
        </w:rPr>
        <w:instrText xml:space="preserve"> \* MERGEFORMAT </w:instrText>
      </w:r>
      <w:r w:rsidR="009D4865" w:rsidRPr="009D4865">
        <w:rPr>
          <w:rFonts w:eastAsiaTheme="minorEastAsia"/>
        </w:rPr>
      </w:r>
      <w:r w:rsidR="009D4865" w:rsidRPr="009D4865">
        <w:rPr>
          <w:rFonts w:eastAsiaTheme="minorEastAsia"/>
        </w:rPr>
        <w:fldChar w:fldCharType="separate"/>
      </w:r>
      <w:r w:rsidR="007256C2" w:rsidRPr="007256C2">
        <w:rPr>
          <w:rFonts w:eastAsiaTheme="minorEastAsia" w:hint="eastAsia"/>
        </w:rPr>
        <w:t>Table</w:t>
      </w:r>
      <w:r w:rsidR="007256C2">
        <w:rPr>
          <w:rFonts w:eastAsiaTheme="minorEastAsia"/>
          <w:b/>
        </w:rPr>
        <w:t xml:space="preserve"> </w:t>
      </w:r>
      <w:r w:rsidR="007256C2">
        <w:rPr>
          <w:rFonts w:eastAsiaTheme="minorEastAsia"/>
          <w:b/>
          <w:noProof/>
        </w:rPr>
        <w:t>2</w:t>
      </w:r>
      <w:r w:rsidR="009D4865" w:rsidRPr="009D4865"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0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scan map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>
        <w:rPr>
          <w:rFonts w:eastAsia="等线"/>
        </w:rPr>
        <w:fldChar w:fldCharType="begin"/>
      </w:r>
      <w:r w:rsidR="00751EA6">
        <w:rPr>
          <w:rFonts w:eastAsia="等线"/>
        </w:rPr>
        <w:instrText xml:space="preserve"> REF _Ref18416581 \h </w:instrText>
      </w:r>
      <w:r w:rsidR="00751EA6">
        <w:rPr>
          <w:rFonts w:eastAsia="等线"/>
        </w:rPr>
      </w:r>
      <w:r w:rsidR="00751EA6">
        <w:rPr>
          <w:rFonts w:eastAsia="等线"/>
        </w:rPr>
        <w:fldChar w:fldCharType="separate"/>
      </w:r>
      <w:r w:rsidR="007256C2">
        <w:rPr>
          <w:b/>
        </w:rPr>
        <w:t xml:space="preserve">Figure </w:t>
      </w:r>
      <w:r w:rsidR="007256C2">
        <w:rPr>
          <w:b/>
          <w:noProof/>
        </w:rPr>
        <w:t>7</w:t>
      </w:r>
      <w:r w:rsidR="00751EA6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grains are c-axis-oriented as we expected. </w:t>
      </w:r>
    </w:p>
    <w:p w:rsidR="004A55B7" w:rsidRDefault="00F679F9" w:rsidP="004A55B7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>
        <w:rPr>
          <w:rFonts w:eastAsia="等线"/>
        </w:rPr>
        <w:fldChar w:fldCharType="begin"/>
      </w:r>
      <w:r w:rsidR="00751EA6">
        <w:rPr>
          <w:rFonts w:eastAsia="等线"/>
        </w:rPr>
        <w:instrText xml:space="preserve"> REF _Ref18159205 \h </w:instrText>
      </w:r>
      <w:r w:rsidR="00751EA6">
        <w:rPr>
          <w:rFonts w:eastAsia="等线"/>
        </w:rPr>
      </w:r>
      <w:r w:rsidR="00751EA6">
        <w:rPr>
          <w:rFonts w:eastAsia="等线"/>
        </w:rPr>
        <w:fldChar w:fldCharType="separate"/>
      </w:r>
      <w:r w:rsidR="007256C2" w:rsidRPr="00DB7392">
        <w:rPr>
          <w:rFonts w:hint="eastAsia"/>
          <w:b/>
        </w:rPr>
        <w:t>F</w:t>
      </w:r>
      <w:r w:rsidR="007256C2">
        <w:rPr>
          <w:b/>
        </w:rPr>
        <w:t xml:space="preserve">igure </w:t>
      </w:r>
      <w:r w:rsidR="007256C2">
        <w:rPr>
          <w:b/>
          <w:noProof/>
        </w:rPr>
        <w:t>8</w:t>
      </w:r>
      <w:r w:rsidR="00751EA6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644DD4">
        <w:rPr>
          <w:rFonts w:eastAsia="等线"/>
        </w:rPr>
        <w:t xml:space="preserve"> in the rapid growth mode of YBCO thin films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</w:t>
      </w:r>
      <w:r w:rsidR="00644DD4" w:rsidRPr="00644DD4">
        <w:rPr>
          <w:rFonts w:eastAsia="等线"/>
        </w:rPr>
        <w:lastRenderedPageBreak/>
        <w:t>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a double-sided </w:t>
      </w:r>
      <w:r w:rsidR="00DA2DC8">
        <w:rPr>
          <w:rFonts w:eastAsiaTheme="minorEastAsia"/>
        </w:rPr>
        <w:t>pulsed inject MOCVD devic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bookmarkStart w:id="17" w:name="_GoBack"/>
      <w:bookmarkEnd w:id="17"/>
      <w:r w:rsidR="007256C2">
        <w:rPr>
          <w:rFonts w:eastAsiaTheme="minorEastAsia"/>
        </w:rPr>
        <w:t>batch</w:t>
      </w:r>
      <w:r w:rsidRPr="008D1276">
        <w:rPr>
          <w:rFonts w:eastAsiaTheme="minorEastAsia"/>
        </w:rPr>
        <w:t>. R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Pr="008D1276">
        <w:rPr>
          <w:rFonts w:eastAsiaTheme="minorEastAsia"/>
        </w:rPr>
        <w:t xml:space="preserve"> 23 minutes per piece. Meanwhile, the double-sided YBCO thin films maintained good consistency both in-plane and double-sided.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(77K, 0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GHz))</w:t>
      </w:r>
      <w:r w:rsidR="002D5EE5">
        <w:rPr>
          <w:rFonts w:eastAsiaTheme="minorEastAsia"/>
        </w:rPr>
        <w:t xml:space="preserve"> and our</w:t>
      </w:r>
      <w:r w:rsidR="0036641C">
        <w:rPr>
          <w:rFonts w:eastAsiaTheme="minorEastAsia"/>
        </w:rPr>
        <w:t xml:space="preserve"> pulsed inject MOCVD device for</w:t>
      </w:r>
      <w:r w:rsidR="00A44047">
        <w:rPr>
          <w:rFonts w:eastAsiaTheme="minorEastAsia"/>
        </w:rPr>
        <w:t xml:space="preserve"> </w:t>
      </w:r>
      <w:r w:rsidR="00DA2DC8" w:rsidRPr="008D1276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36641C">
        <w:rPr>
          <w:rFonts w:eastAsiaTheme="minorEastAsia"/>
        </w:rPr>
        <w:t>producing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F5757C" w:rsidRPr="00F5757C" w:rsidRDefault="00583AE5" w:rsidP="00FD3C6F">
      <w:pPr>
        <w:pStyle w:val="EndNoteBibliography"/>
        <w:spacing w:after="0"/>
        <w:ind w:left="500" w:hangingChars="250" w:hanging="500"/>
        <w:jc w:val="both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2E0FB9">
        <w:t>[1]</w:t>
      </w:r>
      <w:r w:rsidR="002E0FB9">
        <w:tab/>
      </w:r>
      <w:r w:rsidR="00F5757C" w:rsidRPr="00F5757C">
        <w:t>S.I. Bondarenko, V.P. Koverya, A.V. Krevsun, S.I. Link, High-temperature superconductors of the family (RE)Ba2Cu3O</w:t>
      </w:r>
      <w:r w:rsidR="00F5757C" w:rsidRPr="00DC69AB">
        <w:rPr>
          <w:vertAlign w:val="subscript"/>
        </w:rPr>
        <w:t>7-δ</w:t>
      </w:r>
      <w:r w:rsidR="00F5757C" w:rsidRPr="00F5757C">
        <w:t xml:space="preserve"> and their ap</w:t>
      </w:r>
      <w:r w:rsidR="00DC69AB">
        <w:t>plication (Review Article), in:</w:t>
      </w:r>
      <w:r w:rsidR="00F5757C" w:rsidRPr="00F5757C">
        <w:t xml:space="preserve"> Low Temperature Physics, 2017, pp. 1125-1151, doi:10.1063/1.5008405.</w:t>
      </w:r>
    </w:p>
    <w:p w:rsidR="00F5757C" w:rsidRPr="00F5757C" w:rsidRDefault="002E0FB9" w:rsidP="00FD3C6F">
      <w:pPr>
        <w:pStyle w:val="EndNoteBibliography"/>
        <w:spacing w:after="0"/>
        <w:ind w:left="500" w:hangingChars="250" w:hanging="500"/>
        <w:jc w:val="both"/>
      </w:pPr>
      <w:r>
        <w:t>[2]</w:t>
      </w:r>
      <w:r>
        <w:tab/>
      </w:r>
      <w:r w:rsidR="00F5757C" w:rsidRPr="00F5757C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3] </w:t>
      </w:r>
      <w:r w:rsidR="002E0FB9">
        <w:tab/>
      </w:r>
      <w:r w:rsidRPr="00F5757C">
        <w:t xml:space="preserve">A. Fathy, D. Kalokitis, V. Pendrick, E. Balohoubek, A. Pique, M. Mathur, Superconducting narrow band pass filters </w:t>
      </w:r>
      <w:r w:rsidR="00DC69AB">
        <w:t xml:space="preserve">for advanced multiplexers, in: </w:t>
      </w:r>
      <w:r w:rsidRPr="00F5757C">
        <w:t xml:space="preserve">1993 IEEE MTT-S </w:t>
      </w:r>
      <w:r w:rsidRPr="00F5757C">
        <w:lastRenderedPageBreak/>
        <w:t>International Microwave Symposium Digest, 1993, pp. 1277-1280 vol.1273, doi:10.1109/MWSYM.1993.277107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4] </w:t>
      </w:r>
      <w:r w:rsidR="002E0FB9">
        <w:tab/>
      </w:r>
      <w:r w:rsidRPr="00F5757C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5] </w:t>
      </w:r>
      <w:r w:rsidR="002E0FB9">
        <w:tab/>
      </w:r>
      <w:r w:rsidRPr="00F5757C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6] </w:t>
      </w:r>
      <w:r w:rsidR="002E0FB9">
        <w:tab/>
      </w:r>
      <w:r w:rsidRPr="00F5757C">
        <w:t>J. Qiao, C.Y. Yang, High-Tc superconductors on buffered silicon: materials properties and device applications, Materials Science and Engineering: R: Reports, 14 (1995) 157-201, doi:</w:t>
      </w:r>
      <w:hyperlink r:id="rId25" w:history="1">
        <w:r w:rsidRPr="002E0FB9">
          <w:t>https://doi.org/10.1016/0927-796X(94)00172-3</w:t>
        </w:r>
      </w:hyperlink>
      <w:r w:rsidRPr="00F5757C">
        <w:t>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7] </w:t>
      </w:r>
      <w:r w:rsidR="002E0FB9">
        <w:tab/>
      </w:r>
      <w:r w:rsidRPr="00F5757C">
        <w:t>D.E. Oates, G.F. Dionne, Magnetically tunable superconducting resonators and filters, IEEE Transactions on Applied Superconductivity, 9 (1999) 4170-4175, doi:10.1109/77.783944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8] </w:t>
      </w:r>
      <w:r w:rsidR="002E0FB9">
        <w:tab/>
      </w:r>
      <w:r w:rsidRPr="00F5757C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9] </w:t>
      </w:r>
      <w:r w:rsidR="002E0FB9">
        <w:tab/>
      </w:r>
      <w:r w:rsidRPr="00F5757C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0] </w:t>
      </w:r>
      <w:r w:rsidR="002E0FB9">
        <w:tab/>
      </w:r>
      <w:r w:rsidRPr="00F5757C">
        <w:t xml:space="preserve">Y. He, Y. Wang, Y. Hu, W. Chen, Z. Yan, Superconducting electrode capacitor based on </w:t>
      </w:r>
      <w:r w:rsidRPr="00F5757C">
        <w:lastRenderedPageBreak/>
        <w:t>double-sided YBCO thin film for wireless power transfer applications, Superconductor Science and Technology, 32 (2019), doi:10.1088/1361-6668/aaebd8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1] </w:t>
      </w:r>
      <w:r w:rsidR="002E0FB9">
        <w:tab/>
      </w:r>
      <w:r w:rsidRPr="00F5757C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2] </w:t>
      </w:r>
      <w:r w:rsidR="002E0FB9">
        <w:tab/>
      </w:r>
      <w:r w:rsidRPr="00F5757C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3] </w:t>
      </w:r>
      <w:r w:rsidR="002E0FB9">
        <w:tab/>
      </w:r>
      <w:r w:rsidRPr="00F5757C">
        <w:t>S. Kolesov, H. Chaloupka, A. Baumfalk, T. Kaiser, Planar HTS structures for high-power applications in communication systems, Journal of Superconductivity, 10 (1997) 179-187, doi:10.1007/bf02770548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4] </w:t>
      </w:r>
      <w:r w:rsidR="002E0FB9">
        <w:tab/>
      </w:r>
      <w:r w:rsidRPr="00F5757C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5] </w:t>
      </w:r>
      <w:r w:rsidR="002E0FB9">
        <w:tab/>
      </w:r>
      <w:r w:rsidRPr="00F5757C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6] </w:t>
      </w:r>
      <w:r w:rsidR="002E0FB9">
        <w:tab/>
      </w:r>
      <w:r w:rsidRPr="00F5757C">
        <w:t>H. Kinder, P. Berberich, B. Utz, W. Prusseit, Double sided YBCO films on 4" substrates by thermal reactive evaporation, IEEE Transactions on Applied Superconductivity, 5 (1995) 1575-1580, doi:10.1109/77.402874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7] </w:t>
      </w:r>
      <w:r w:rsidR="002E0FB9">
        <w:tab/>
      </w:r>
      <w:r w:rsidRPr="00F5757C">
        <w:t xml:space="preserve">Y. Ito, Y. Yoshida, M. Iwata, Y. Takai, I. </w:t>
      </w:r>
      <w:r w:rsidRPr="00F5757C">
        <w:lastRenderedPageBreak/>
        <w:t>Hirabayashi, Preparation of double-sided YBa2Cu3O7−δ film by hot-wall type MOCVD, Physica C: Superconductivity, 288 (1997) 178-184, doi:</w:t>
      </w:r>
      <w:hyperlink r:id="rId26" w:history="1">
        <w:r w:rsidRPr="002E0FB9">
          <w:t>10.1016/S0921-4534(97)01573-6</w:t>
        </w:r>
      </w:hyperlink>
      <w:r w:rsidRPr="00F5757C">
        <w:t>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8] </w:t>
      </w:r>
      <w:r w:rsidR="002E0FB9">
        <w:tab/>
      </w:r>
      <w:r w:rsidRPr="00F5757C">
        <w:t>X.Z. Liu, B.W. Tao, X.W. Deng, Y. Zhang, Y.R. Li, The preparation of two inch double-sided YBCO thin films, Superconductor Science and Technology, 15 (2002) 1698-1700, doi:10.1088/0953-2048/15/12/313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19] </w:t>
      </w:r>
      <w:r w:rsidR="002E0FB9">
        <w:tab/>
      </w:r>
      <w:r w:rsidRPr="00F5757C">
        <w:t>F. Ding, H. Gu, T. Li, J. Cao, X. Lv, Y. Lei, Batch production of large-area double-sided YBa2Cu3O7−δthin films by DC magnetron sputtering, Superconductor Science and Technology, 22 (2009), doi:10.1088/0953-2048/22/5/055019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0] </w:t>
      </w:r>
      <w:r w:rsidR="002E0FB9">
        <w:tab/>
      </w:r>
      <w:r w:rsidRPr="00F5757C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1] </w:t>
      </w:r>
      <w:r w:rsidR="002E0FB9">
        <w:tab/>
      </w:r>
      <w:r w:rsidRPr="00F5757C">
        <w:t>W. Prusseit, R. Semerad, K. Irgmaier, G. Sigl, Optimized double sided DyBa2Cu3O7-thin films for RF applications, Physica C: Superconductivity, 392-396 (2003) 1225-1228, doi:</w:t>
      </w:r>
      <w:hyperlink r:id="rId27" w:history="1">
        <w:r w:rsidRPr="002E0FB9">
          <w:t>10.1016/S0921-4534(03)01028-1</w:t>
        </w:r>
      </w:hyperlink>
      <w:r w:rsidRPr="00F5757C">
        <w:t>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2] </w:t>
      </w:r>
      <w:r w:rsidR="002E0FB9">
        <w:tab/>
      </w:r>
      <w:r w:rsidRPr="00F5757C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8" w:history="1">
        <w:r w:rsidRPr="002E0FB9">
          <w:t>10.1016/j.physc.2006.04.042</w:t>
        </w:r>
      </w:hyperlink>
      <w:r w:rsidRPr="00F5757C">
        <w:t>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3] </w:t>
      </w:r>
      <w:r w:rsidR="002E0FB9">
        <w:tab/>
      </w:r>
      <w:r w:rsidRPr="00F5757C"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9" w:history="1">
        <w:r w:rsidRPr="002E0FB9">
          <w:t>10.1016/j.physc.2017.02.001</w:t>
        </w:r>
      </w:hyperlink>
      <w:r w:rsidRPr="00F5757C">
        <w:t>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4] </w:t>
      </w:r>
      <w:r w:rsidR="002E0FB9">
        <w:tab/>
      </w:r>
      <w:r w:rsidRPr="00F5757C">
        <w:t xml:space="preserve">M. Sohma, K. Tsukada, I. Yamaguchi, K. Kamiya, W. Kondo, T. Kumagai, T. Manabe, </w:t>
      </w:r>
      <w:r w:rsidRPr="00F5757C">
        <w:lastRenderedPageBreak/>
        <w:t>Cerium Oxide Buffer Layers on Perovskite-Type S</w:t>
      </w:r>
      <w:r w:rsidR="00DC69AB">
        <w:t>ubstrates for Preparation of c</w:t>
      </w:r>
      <w:r w:rsidRPr="00F5757C">
        <w:t>-Axis-Oriented YBa</w:t>
      </w:r>
      <w:r w:rsidRPr="00DC69AB">
        <w:rPr>
          <w:vertAlign w:val="subscript"/>
        </w:rPr>
        <w:t>2</w:t>
      </w:r>
      <w:r w:rsidRPr="00F5757C">
        <w:t>Cu</w:t>
      </w:r>
      <w:r w:rsidRPr="00DC69AB">
        <w:rPr>
          <w:vertAlign w:val="subscript"/>
        </w:rPr>
        <w:t>3</w:t>
      </w:r>
      <w:r w:rsidRPr="00F5757C">
        <w:t>O</w:t>
      </w:r>
      <w:r w:rsidRPr="00DC69AB">
        <w:rPr>
          <w:vertAlign w:val="subscript"/>
        </w:rPr>
        <w:t>7</w:t>
      </w:r>
      <w:r w:rsidRPr="00F5757C">
        <w:t xml:space="preserve"> Films by Fluorine-Free Metalorganic Deposition, IEEE Transactions on Applied Superconductivity, 19 (2009) 3463-3466, doi:10.1109/TASC.2009.2018822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5] </w:t>
      </w:r>
      <w:r w:rsidR="002E0FB9">
        <w:tab/>
      </w:r>
      <w:r w:rsidRPr="00F5757C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6] </w:t>
      </w:r>
      <w:r w:rsidR="002E0FB9">
        <w:tab/>
      </w:r>
      <w:r w:rsidRPr="00F5757C">
        <w:t>S. Miyata, K. Matsuse, A. Ibi, T. Izumi, Y. Shiohara, T. Goto, High-rate deposition of YBa2Cu3O</w:t>
      </w:r>
      <w:r w:rsidRPr="00DC69AB">
        <w:rPr>
          <w:vertAlign w:val="subscript"/>
        </w:rPr>
        <w:t>7−δ</w:t>
      </w:r>
      <w:r w:rsidR="00DC69AB">
        <w:t xml:space="preserve"> </w:t>
      </w:r>
      <w:r w:rsidRPr="00F5757C">
        <w:t>high-temperature superconducting films by IR-laser-assisted chemical vapor deposition, Superconductor Science and Technology, 26 (2013) 045020, doi:10.1088/0953-2048/26/4/045020.</w:t>
      </w:r>
    </w:p>
    <w:p w:rsidR="00F5757C" w:rsidRPr="00F5757C" w:rsidRDefault="00F5757C" w:rsidP="00FD3C6F">
      <w:pPr>
        <w:pStyle w:val="EndNoteBibliography"/>
        <w:spacing w:after="0"/>
        <w:ind w:left="500" w:hangingChars="250" w:hanging="500"/>
        <w:jc w:val="both"/>
      </w:pPr>
      <w:r w:rsidRPr="00F5757C">
        <w:t xml:space="preserve">[27] </w:t>
      </w:r>
      <w:r w:rsidR="002E0FB9">
        <w:tab/>
      </w:r>
      <w:r w:rsidRPr="00F5757C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2E0FB9">
      <w:pPr>
        <w:pStyle w:val="EndNoteBibliography"/>
        <w:spacing w:after="0"/>
        <w:ind w:left="500" w:hangingChars="250" w:hanging="5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A6E1B" w:rsidRDefault="002A6E1B" w:rsidP="00CB77D5">
      <w:pPr>
        <w:ind w:left="420" w:firstLine="420"/>
      </w:pPr>
    </w:p>
  </w:endnote>
  <w:endnote w:type="continuationSeparator" w:id="0">
    <w:p w:rsidR="002A6E1B" w:rsidRDefault="002A6E1B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A6E1B" w:rsidRDefault="002A6E1B" w:rsidP="00CB77D5">
      <w:pPr>
        <w:ind w:left="420" w:firstLine="420"/>
      </w:pPr>
      <w:r>
        <w:separator/>
      </w:r>
    </w:p>
  </w:footnote>
  <w:footnote w:type="continuationSeparator" w:id="0">
    <w:p w:rsidR="002A6E1B" w:rsidRDefault="002A6E1B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59094B" w:rsidRDefault="0059094B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7EB5"/>
    <w:rsid w:val="000E1561"/>
    <w:rsid w:val="000E27E8"/>
    <w:rsid w:val="000E4338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65E"/>
    <w:rsid w:val="001A2516"/>
    <w:rsid w:val="001A3FD0"/>
    <w:rsid w:val="001A51B5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1789"/>
    <w:rsid w:val="002B5630"/>
    <w:rsid w:val="002C5786"/>
    <w:rsid w:val="002C73D6"/>
    <w:rsid w:val="002D15FC"/>
    <w:rsid w:val="002D3CCB"/>
    <w:rsid w:val="002D451D"/>
    <w:rsid w:val="002D5EE5"/>
    <w:rsid w:val="002E0797"/>
    <w:rsid w:val="002E0FB9"/>
    <w:rsid w:val="002E136D"/>
    <w:rsid w:val="002E4B8E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40EB5"/>
    <w:rsid w:val="00340EBB"/>
    <w:rsid w:val="00341C02"/>
    <w:rsid w:val="00341F0A"/>
    <w:rsid w:val="00341F53"/>
    <w:rsid w:val="00345DB2"/>
    <w:rsid w:val="00345FB3"/>
    <w:rsid w:val="003529B9"/>
    <w:rsid w:val="003539A9"/>
    <w:rsid w:val="00356FFC"/>
    <w:rsid w:val="003640DE"/>
    <w:rsid w:val="00364CFA"/>
    <w:rsid w:val="0036641C"/>
    <w:rsid w:val="0037179B"/>
    <w:rsid w:val="00372D9C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13D5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B91"/>
    <w:rsid w:val="00490F6B"/>
    <w:rsid w:val="004927C2"/>
    <w:rsid w:val="004937D6"/>
    <w:rsid w:val="004971B8"/>
    <w:rsid w:val="004A4093"/>
    <w:rsid w:val="004A55B7"/>
    <w:rsid w:val="004A5AE8"/>
    <w:rsid w:val="004B2F25"/>
    <w:rsid w:val="004B442C"/>
    <w:rsid w:val="004B4F2F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22B1"/>
    <w:rsid w:val="00504583"/>
    <w:rsid w:val="00504C69"/>
    <w:rsid w:val="00511B60"/>
    <w:rsid w:val="00515416"/>
    <w:rsid w:val="00515817"/>
    <w:rsid w:val="00521CE5"/>
    <w:rsid w:val="00523BEA"/>
    <w:rsid w:val="0052629B"/>
    <w:rsid w:val="00530296"/>
    <w:rsid w:val="0053420F"/>
    <w:rsid w:val="00535C31"/>
    <w:rsid w:val="0054194F"/>
    <w:rsid w:val="005428D2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F18E3"/>
    <w:rsid w:val="006F3FCA"/>
    <w:rsid w:val="006F6DA7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60AEB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545D"/>
    <w:rsid w:val="007E1FED"/>
    <w:rsid w:val="007E7EA7"/>
    <w:rsid w:val="007F0C92"/>
    <w:rsid w:val="007F2D2D"/>
    <w:rsid w:val="007F3694"/>
    <w:rsid w:val="008016BB"/>
    <w:rsid w:val="00804E1A"/>
    <w:rsid w:val="00805662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3ACB"/>
    <w:rsid w:val="00937187"/>
    <w:rsid w:val="00940A1B"/>
    <w:rsid w:val="009414E1"/>
    <w:rsid w:val="0094743A"/>
    <w:rsid w:val="0095229D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77E85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669B"/>
    <w:rsid w:val="009C154D"/>
    <w:rsid w:val="009C2CEB"/>
    <w:rsid w:val="009C5808"/>
    <w:rsid w:val="009C584F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41D"/>
    <w:rsid w:val="00A20AD9"/>
    <w:rsid w:val="00A2361B"/>
    <w:rsid w:val="00A238DF"/>
    <w:rsid w:val="00A24639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60A2"/>
    <w:rsid w:val="00AF019E"/>
    <w:rsid w:val="00AF0BE9"/>
    <w:rsid w:val="00AF6A2B"/>
    <w:rsid w:val="00AF7A2E"/>
    <w:rsid w:val="00B039A7"/>
    <w:rsid w:val="00B07AC8"/>
    <w:rsid w:val="00B1031C"/>
    <w:rsid w:val="00B11614"/>
    <w:rsid w:val="00B12152"/>
    <w:rsid w:val="00B17C36"/>
    <w:rsid w:val="00B230AC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5709"/>
    <w:rsid w:val="00BA21B3"/>
    <w:rsid w:val="00BA32B5"/>
    <w:rsid w:val="00BA4AD2"/>
    <w:rsid w:val="00BB0554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66DB"/>
    <w:rsid w:val="00BE0FBB"/>
    <w:rsid w:val="00BE1C83"/>
    <w:rsid w:val="00BE2B2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57C4"/>
    <w:rsid w:val="00C86366"/>
    <w:rsid w:val="00C959B6"/>
    <w:rsid w:val="00CA5847"/>
    <w:rsid w:val="00CA7FF0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006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13E5"/>
    <w:rsid w:val="00D774C8"/>
    <w:rsid w:val="00D82B04"/>
    <w:rsid w:val="00D830F2"/>
    <w:rsid w:val="00D862DE"/>
    <w:rsid w:val="00D87EFD"/>
    <w:rsid w:val="00D87FE4"/>
    <w:rsid w:val="00D9412C"/>
    <w:rsid w:val="00D968C0"/>
    <w:rsid w:val="00DA201D"/>
    <w:rsid w:val="00DA2DC8"/>
    <w:rsid w:val="00DB04AB"/>
    <w:rsid w:val="00DB3407"/>
    <w:rsid w:val="00DB4E47"/>
    <w:rsid w:val="00DB6BF3"/>
    <w:rsid w:val="00DB7392"/>
    <w:rsid w:val="00DC214B"/>
    <w:rsid w:val="00DC5438"/>
    <w:rsid w:val="00DC69AB"/>
    <w:rsid w:val="00DD10CB"/>
    <w:rsid w:val="00DD4B54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406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4ECF"/>
    <w:rsid w:val="00FB566D"/>
    <w:rsid w:val="00FB63EA"/>
    <w:rsid w:val="00FC7554"/>
    <w:rsid w:val="00FC777B"/>
    <w:rsid w:val="00FD1362"/>
    <w:rsid w:val="00FD3C6F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4DF640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hyperlink" Target="https://doi.org/10.1016/S0921-4534(97)01573-6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0927-796X(94)00172-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jpeg"/><Relationship Id="rId29" Type="http://schemas.openxmlformats.org/officeDocument/2006/relationships/hyperlink" Target="https://doi.org/10.1016/j.physc.2017.02.0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06.04.042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doi.org/10.1016/S0921-4534(03)01028-1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C92F24-0750-41FF-830E-8B63679C26A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9</TotalTime>
  <Pages>9</Pages>
  <Words>3820</Words>
  <Characters>21779</Characters>
  <Application>Microsoft Office Word</Application>
  <DocSecurity>0</DocSecurity>
  <Lines>181</Lines>
  <Paragraphs>51</Paragraphs>
  <ScaleCrop>false</ScaleCrop>
  <Company/>
  <LinksUpToDate>false</LinksUpToDate>
  <CharactersWithSpaces>25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114</cp:revision>
  <cp:lastPrinted>2019-08-12T05:00:00Z</cp:lastPrinted>
  <dcterms:created xsi:type="dcterms:W3CDTF">2019-08-09T10:31:00Z</dcterms:created>
  <dcterms:modified xsi:type="dcterms:W3CDTF">2019-09-03T13:09:00Z</dcterms:modified>
</cp:coreProperties>
</file>